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01668517"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0"/>
      <w:r>
        <w:t>training</w:t>
      </w:r>
      <w:commentRangeEnd w:id="0"/>
      <w:r w:rsidR="00124642">
        <w:rPr>
          <w:rStyle w:val="CommentReference"/>
        </w:rPr>
        <w:commentReference w:id="0"/>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47C0AE9" w:rsidR="0098037D" w:rsidRDefault="007F65AA" w:rsidP="00124642">
      <w:pPr>
        <w:spacing w:line="480" w:lineRule="auto"/>
        <w:ind w:firstLine="284"/>
        <w:jc w:val="both"/>
      </w:pPr>
      <w:r>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b/>
        </w:rPr>
      </w:pPr>
      <w:r>
        <w:rPr>
          <w:b/>
        </w:rPr>
        <w:br w:type="page"/>
      </w:r>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1"/>
      <w:r w:rsidR="00C14105">
        <w:rPr>
          <w:szCs w:val="24"/>
        </w:rPr>
        <w:t xml:space="preserve">online band-pass filtered at 0.016 </w:t>
      </w:r>
      <w:r w:rsidR="000B39A4">
        <w:rPr>
          <w:szCs w:val="24"/>
        </w:rPr>
        <w:t>–</w:t>
      </w:r>
      <w:r w:rsidR="00C14105">
        <w:rPr>
          <w:szCs w:val="24"/>
        </w:rPr>
        <w:t xml:space="preserve"> 100 Hz</w:t>
      </w:r>
      <w:commentRangeEnd w:id="1"/>
      <w:r w:rsidR="000B39A4">
        <w:rPr>
          <w:rStyle w:val="CommentReference"/>
        </w:rPr>
        <w:commentReference w:id="1"/>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2"/>
      <w:r w:rsidR="00CB7AAA">
        <w:rPr>
          <w:szCs w:val="24"/>
        </w:rPr>
        <w:t>international 10/</w:t>
      </w:r>
      <w:r w:rsidR="007B1A65">
        <w:rPr>
          <w:szCs w:val="24"/>
        </w:rPr>
        <w:t>1</w:t>
      </w:r>
      <w:r w:rsidRPr="002006AF">
        <w:rPr>
          <w:szCs w:val="24"/>
        </w:rPr>
        <w:t>0 system</w:t>
      </w:r>
      <w:commentRangeEnd w:id="2"/>
      <w:r w:rsidR="007B1A65">
        <w:rPr>
          <w:rStyle w:val="CommentReference"/>
        </w:rPr>
        <w:commentReference w:id="2"/>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3"/>
      <w:r w:rsidR="00CB7AAA">
        <w:rPr>
          <w:szCs w:val="24"/>
        </w:rPr>
        <w:t>EEGLAB v14.</w:t>
      </w:r>
      <w:r w:rsidR="000575D7">
        <w:rPr>
          <w:szCs w:val="24"/>
        </w:rPr>
        <w:t>1</w:t>
      </w:r>
      <w:r w:rsidR="00CB7AAA">
        <w:rPr>
          <w:szCs w:val="24"/>
        </w:rPr>
        <w:t>.</w:t>
      </w:r>
      <w:r w:rsidR="000575D7">
        <w:rPr>
          <w:szCs w:val="24"/>
        </w:rPr>
        <w:t>1b</w:t>
      </w:r>
      <w:commentRangeEnd w:id="3"/>
      <w:r w:rsidR="000575D7">
        <w:rPr>
          <w:rStyle w:val="CommentReference"/>
        </w:rPr>
        <w:commentReference w:id="3"/>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4"/>
      <w:r w:rsidR="00D8304B" w:rsidRPr="002006AF">
        <w:rPr>
          <w:szCs w:val="24"/>
        </w:rPr>
        <w:t>FASTER v1.2.3b</w:t>
      </w:r>
      <w:commentRangeEnd w:id="4"/>
      <w:r w:rsidR="00D8304B">
        <w:rPr>
          <w:rStyle w:val="CommentReference"/>
        </w:rPr>
        <w:commentReference w:id="4"/>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5"/>
      <w:r w:rsidR="001140A2" w:rsidRPr="002006AF">
        <w:rPr>
          <w:szCs w:val="24"/>
        </w:rPr>
        <w:t>spherical spline procedure</w:t>
      </w:r>
      <w:commentRangeEnd w:id="5"/>
      <w:r w:rsidR="001140A2">
        <w:rPr>
          <w:rStyle w:val="CommentReference"/>
        </w:rPr>
        <w:commentReference w:id="5"/>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6"/>
      <w:r w:rsidR="00D8304B">
        <w:rPr>
          <w:szCs w:val="24"/>
        </w:rPr>
        <w:t>SCADS</w:t>
      </w:r>
      <w:commentRangeEnd w:id="6"/>
      <w:r w:rsidR="00D8304B">
        <w:rPr>
          <w:rStyle w:val="CommentReference"/>
        </w:rPr>
        <w:commentReference w:id="6"/>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7"/>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7"/>
      <w:r w:rsidR="00054E36">
        <w:rPr>
          <w:rStyle w:val="CommentReference"/>
        </w:rPr>
        <w:commentReference w:id="7"/>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8"/>
      <w:r w:rsidR="0017433F">
        <w:rPr>
          <w:szCs w:val="24"/>
        </w:rPr>
        <w:t>grand-averages</w:t>
      </w:r>
      <w:commentRangeEnd w:id="8"/>
      <w:r w:rsidR="0017433F">
        <w:rPr>
          <w:rStyle w:val="CommentReference"/>
        </w:rPr>
        <w:commentReference w:id="8"/>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w:t>
      </w:r>
      <w:commentRangeStart w:id="9"/>
      <w:r w:rsidR="002006AF" w:rsidRPr="00D92BFE">
        <w:rPr>
          <w:rFonts w:eastAsia="Times New Roman"/>
          <w:szCs w:val="24"/>
        </w:rPr>
        <w:t>coefficients</w:t>
      </w:r>
      <w:commentRangeEnd w:id="9"/>
      <w:r w:rsidR="00EC3BFD">
        <w:rPr>
          <w:rStyle w:val="CommentReference"/>
        </w:rPr>
        <w:commentReference w:id="9"/>
      </w:r>
      <w:r w:rsidR="002006AF" w:rsidRPr="00D92BFE">
        <w:rPr>
          <w:rFonts w:eastAsia="Times New Roman"/>
          <w:szCs w:val="24"/>
        </w:rPr>
        <w:t>.</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31C5365B" w:rsidR="00691FE2" w:rsidRPr="00F36223" w:rsidRDefault="0004428E" w:rsidP="004269CE">
      <w:pPr>
        <w:jc w:val="both"/>
        <w:rPr>
          <w:sz w:val="20"/>
          <w:szCs w:val="20"/>
        </w:rPr>
      </w:pPr>
      <w:commentRangeStart w:id="10"/>
      <w:r w:rsidRPr="00F36223">
        <w:rPr>
          <w:b/>
          <w:sz w:val="20"/>
          <w:szCs w:val="20"/>
        </w:rPr>
        <w:t>Figure</w:t>
      </w:r>
      <w:r w:rsidR="00894633">
        <w:rPr>
          <w:b/>
          <w:sz w:val="20"/>
          <w:szCs w:val="20"/>
        </w:rPr>
        <w:t xml:space="preserve"> 2</w:t>
      </w:r>
      <w:commentRangeEnd w:id="10"/>
      <w:r w:rsidR="004E327F">
        <w:rPr>
          <w:rStyle w:val="CommentReference"/>
        </w:rPr>
        <w:commentReference w:id="10"/>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1"/>
      <w:r w:rsidR="004E327F">
        <w:rPr>
          <w:sz w:val="20"/>
          <w:szCs w:val="20"/>
        </w:rPr>
        <w:t>10 and 1</w:t>
      </w:r>
      <w:r w:rsidRPr="00F36223">
        <w:rPr>
          <w:sz w:val="20"/>
          <w:szCs w:val="20"/>
        </w:rPr>
        <w:t>2 Hz signal</w:t>
      </w:r>
      <w:commentRangeEnd w:id="11"/>
      <w:r w:rsidR="004E327F">
        <w:rPr>
          <w:rStyle w:val="CommentReference"/>
        </w:rPr>
        <w:commentReference w:id="11"/>
      </w:r>
      <w:r w:rsidR="004E327F">
        <w:rPr>
          <w:sz w:val="20"/>
          <w:szCs w:val="20"/>
        </w:rPr>
        <w:t>.</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2BC11C79" w:rsidR="00F35FBF" w:rsidRDefault="001512DB" w:rsidP="00F35FBF">
      <w:pPr>
        <w:spacing w:line="480" w:lineRule="auto"/>
        <w:ind w:firstLine="284"/>
        <w:jc w:val="both"/>
      </w:pPr>
      <w:r>
        <w:t xml:space="preserve">Behavioral and EEG data were analyzed using </w:t>
      </w:r>
      <w:r w:rsidR="00A55975">
        <w:t>b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720800">
        <w:rPr>
          <w:highlight w:val="yellow"/>
        </w:rPr>
        <w:t xml:space="preserve">Both EEG signal and behavioral performance are known to be dependent upon participant-specific characteristic (e.g., skull thinness, skin conductance, and hair; speed of </w:t>
      </w:r>
      <w:r w:rsidR="00720800" w:rsidRPr="00720800">
        <w:rPr>
          <w:highlight w:val="yellow"/>
        </w:rPr>
        <w:lastRenderedPageBreak/>
        <w:t>responding etc.) therefore we decided to model this variability by adding varying intercepts in our models.  Additionally, the studied effects</w:t>
      </w:r>
      <w:r w:rsidR="00F852CE">
        <w:rPr>
          <w:highlight w:val="yellow"/>
        </w:rPr>
        <w:t xml:space="preserve"> </w:t>
      </w:r>
      <w:r w:rsidR="00F852CE" w:rsidRPr="00720800">
        <w:rPr>
          <w:highlight w:val="yellow"/>
        </w:rPr>
        <w:t xml:space="preserve">(e.g., reward sensitivity and selective attention) </w:t>
      </w:r>
      <w:r w:rsidR="00720800" w:rsidRPr="00720800">
        <w:rPr>
          <w:highlight w:val="yellow"/>
        </w:rPr>
        <w:t xml:space="preserve">are known to vary in magnitude over participants </w:t>
      </w:r>
      <w:r w:rsidR="00F852CE">
        <w:rPr>
          <w:highlight w:val="yellow"/>
        </w:rPr>
        <w:t>so</w:t>
      </w:r>
      <w:r w:rsidR="00720800" w:rsidRPr="00720800">
        <w:rPr>
          <w:highlight w:val="yellow"/>
        </w:rPr>
        <w:t xml:space="preserve"> we opted for including varying slopes in our models.</w:t>
      </w:r>
      <w:r w:rsidR="00720800">
        <w:t xml:space="preserve"> </w:t>
      </w:r>
      <w:r w:rsidR="00F852CE">
        <w:t>M</w:t>
      </w:r>
      <w:r w:rsidR="00A55975">
        <w:t xml:space="preserve">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have confirmed that all of the models have converged well </w:t>
      </w:r>
      <w:r w:rsidR="003D5C58">
        <w:t>by examining the trace plots</w:t>
      </w:r>
      <w:r w:rsidR="00A74EFB">
        <w:t xml:space="preserve"> (</w:t>
      </w:r>
      <w:r w:rsidR="00A74EFB" w:rsidRPr="00A74EFB">
        <w:rPr>
          <w:highlight w:val="yellow"/>
        </w:rPr>
        <w:t>which can be found at: XXX</w:t>
      </w:r>
      <w:r w:rsidR="00A74EFB">
        <w:t>)</w:t>
      </w:r>
      <w:r w:rsidR="003D5C58">
        <w:t>, autocorrelation, and the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 of parameters</w:t>
      </w:r>
      <w:r w:rsidR="0083578A">
        <w:t xml:space="preserve"> and conditions</w:t>
      </w:r>
      <w:r w:rsidR="00313C20">
        <w:t xml:space="preserve"> of interest was examined.</w:t>
      </w:r>
      <w:r w:rsidR="00F742BF">
        <w:t xml:space="preserve"> </w:t>
      </w:r>
      <w:r w:rsidR="00A74EFB">
        <w:t xml:space="preserve">Differences between conditions of interest were assessed by computing the mean and the 95% highest density interval </w:t>
      </w:r>
      <w:commentRangeStart w:id="12"/>
      <w:r w:rsidR="00A74EFB">
        <w:t>(HDI</w:t>
      </w:r>
      <w:commentRangeEnd w:id="12"/>
      <w:r w:rsidR="001A1241">
        <w:rPr>
          <w:rStyle w:val="CommentReference"/>
        </w:rPr>
        <w:commentReference w:id="12"/>
      </w:r>
      <w:r w:rsidR="00A74EFB">
        <w:t xml:space="preserve">) of the difference distribution between posterior distributions of the respective conditions </w:t>
      </w:r>
      <w:r w:rsidR="00A74EFB">
        <w:fldChar w:fldCharType="begin" w:fldLock="1"/>
      </w:r>
      <w:r w:rsidR="00FE517E">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Kruschke, 2014)","manualFormatting":"(Kruschke, 2014)","plainTextFormattedCitation":"(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can be interpreted as the probability of a hypothesis (e.g. “Condition A is larger than condition B”) against its alternative (“Condition B is larger than condition A”). </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20313631"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milliseconds)</w:t>
      </w:r>
      <w:r>
        <w:t xml:space="preserve"> separately</w:t>
      </w:r>
      <w:r w:rsidR="007B463E">
        <w:t xml:space="preserve"> (Figure 3)</w:t>
      </w:r>
      <w:r>
        <w:t xml:space="preserve">.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w:t>
      </w:r>
      <w:r w:rsidR="009B094D">
        <w:t xml:space="preserve">best </w:t>
      </w:r>
      <w:r w:rsidR="00AA56D6">
        <w:t xml:space="preserve">explained </w:t>
      </w:r>
      <w:r>
        <w:t xml:space="preserve">just </w:t>
      </w:r>
      <w:r w:rsidR="009B094D">
        <w:t xml:space="preserve">random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magnitud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w:t>
      </w:r>
      <w:r w:rsidR="00FE2900">
        <w:t xml:space="preserve">ed to vary across participants. </w:t>
      </w:r>
      <w:r w:rsidR="00563137">
        <w:t xml:space="preserve">It is important to note </w:t>
      </w:r>
      <w:r w:rsidR="00FE2900">
        <w:t xml:space="preserve">there </w:t>
      </w:r>
      <w:r w:rsidR="00563137">
        <w:t xml:space="preserve">that </w:t>
      </w:r>
      <w:r w:rsidR="0066169F">
        <w:t xml:space="preserve">there are two additional models that, although possible to fit, do not make sense in the context of our experiment. </w:t>
      </w:r>
      <w:r w:rsidR="00FE2900">
        <w:t xml:space="preserve">The model with only the effect of reward magnitude overlooks the fact that this effect will necessarily be most pronounced in the acquisition phase, thus interacting with the effect of reward phase. The same logic applies to the model with additive effects of reward phase and magnitude. </w:t>
      </w:r>
    </w:p>
    <w:p w14:paraId="2FD4B258" w14:textId="61D21DD5" w:rsidR="008C4B5F" w:rsidRDefault="008C4B5F" w:rsidP="00BC3FB6">
      <w:pPr>
        <w:pStyle w:val="Heading2"/>
        <w:spacing w:before="0" w:after="240"/>
      </w:pPr>
      <w:r>
        <w:t xml:space="preserve">Hit rates </w:t>
      </w:r>
    </w:p>
    <w:p w14:paraId="4F081E40" w14:textId="3FD90EB1" w:rsidR="00EF140D" w:rsidRDefault="00EF140D" w:rsidP="007709FE">
      <w:pPr>
        <w:ind w:firstLine="720"/>
      </w:pPr>
      <w:r>
        <w:rPr>
          <w:rStyle w:val="CommentReference"/>
        </w:rPr>
        <w:commentReference w:id="13"/>
      </w:r>
    </w:p>
    <w:p w14:paraId="71258051" w14:textId="6C318A35" w:rsidR="00EF140D" w:rsidRDefault="00EF140D" w:rsidP="007709FE">
      <w:pPr>
        <w:ind w:firstLine="720"/>
      </w:pPr>
    </w:p>
    <w:p w14:paraId="05FC8DCC" w14:textId="4F3BAF25" w:rsidR="00EF140D" w:rsidRDefault="00EF140D" w:rsidP="007709FE">
      <w:pPr>
        <w:ind w:firstLine="720"/>
      </w:pPr>
    </w:p>
    <w:p w14:paraId="6334094A" w14:textId="094E6DDC" w:rsidR="00EF140D" w:rsidRDefault="00EF140D" w:rsidP="007709FE">
      <w:pPr>
        <w:ind w:firstLine="720"/>
      </w:pPr>
    </w:p>
    <w:p w14:paraId="0C857D15" w14:textId="2707E952" w:rsidR="00EF140D" w:rsidRDefault="00EF140D" w:rsidP="007709FE">
      <w:pPr>
        <w:ind w:firstLine="720"/>
      </w:pPr>
    </w:p>
    <w:commentRangeStart w:id="13"/>
    <w:p w14:paraId="55EE1D9B" w14:textId="3FBAFC70" w:rsidR="00FF793F" w:rsidRDefault="004269CE" w:rsidP="006F3879">
      <w:r w:rsidRPr="00EF140D">
        <w:rPr>
          <w:noProof/>
        </w:rPr>
        <w:lastRenderedPageBreak/>
        <mc:AlternateContent>
          <mc:Choice Requires="wpg">
            <w:drawing>
              <wp:anchor distT="0" distB="0" distL="114300" distR="114300" simplePos="0" relativeHeight="251658240" behindDoc="0" locked="0" layoutInCell="1" allowOverlap="1" wp14:anchorId="265F442E" wp14:editId="78A042F4">
                <wp:simplePos x="0" y="0"/>
                <wp:positionH relativeFrom="column">
                  <wp:posOffset>-184978</wp:posOffset>
                </wp:positionH>
                <wp:positionV relativeFrom="paragraph">
                  <wp:posOffset>385307</wp:posOffset>
                </wp:positionV>
                <wp:extent cx="6356985" cy="2066290"/>
                <wp:effectExtent l="19050" t="19050" r="24765" b="10160"/>
                <wp:wrapSquare wrapText="bothSides"/>
                <wp:docPr id="1" name="Group 5"/>
                <wp:cNvGraphicFramePr/>
                <a:graphic xmlns:a="http://schemas.openxmlformats.org/drawingml/2006/main">
                  <a:graphicData uri="http://schemas.microsoft.com/office/word/2010/wordprocessingGroup">
                    <wpg:wgp>
                      <wpg:cNvGrpSpPr/>
                      <wpg:grpSpPr>
                        <a:xfrm>
                          <a:off x="0" y="0"/>
                          <a:ext cx="6356985" cy="2066290"/>
                          <a:chOff x="0" y="0"/>
                          <a:chExt cx="6356985" cy="2066290"/>
                        </a:xfrm>
                      </wpg:grpSpPr>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32604" t="30185" r="24063" b="21296"/>
                          <a:stretch/>
                        </pic:blipFill>
                        <pic:spPr>
                          <a:xfrm>
                            <a:off x="3173730" y="60960"/>
                            <a:ext cx="3183255" cy="2005330"/>
                          </a:xfrm>
                          <a:prstGeom prst="rect">
                            <a:avLst/>
                          </a:prstGeom>
                          <a:ln>
                            <a:solidFill>
                              <a:schemeClr val="bg1"/>
                            </a:solidFill>
                          </a:ln>
                        </pic:spPr>
                      </pic:pic>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34999" t="40370" r="27084" b="17037"/>
                          <a:stretch/>
                        </pic:blipFill>
                        <pic:spPr>
                          <a:xfrm>
                            <a:off x="0" y="0"/>
                            <a:ext cx="3173730" cy="2005330"/>
                          </a:xfrm>
                          <a:prstGeom prst="rect">
                            <a:avLst/>
                          </a:prstGeom>
                          <a:ln>
                            <a:solidFill>
                              <a:schemeClr val="bg1"/>
                            </a:solidFill>
                          </a:ln>
                        </pic:spPr>
                      </pic:pic>
                    </wpg:wgp>
                  </a:graphicData>
                </a:graphic>
              </wp:anchor>
            </w:drawing>
          </mc:Choice>
          <mc:Fallback>
            <w:pict>
              <v:group w14:anchorId="038446C1" id="Group 5" o:spid="_x0000_s1026" style="position:absolute;margin-left:-14.55pt;margin-top:30.35pt;width:500.55pt;height:162.7pt;z-index:251658240" coordsize="63569,20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1737;top:609;width:31832;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" stroked="t" strokecolor="white [3212]">
                  <v:imagedata r:id="rId13" o:title="" croptop="19782f" cropbottom="13957f" cropleft="21367f" cropright="15770f"/>
                </v:shape>
                <v:shape id="Picture 4" o:spid="_x0000_s1028" type="#_x0000_t75" style="position:absolute;width:31737;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" stroked="t" strokecolor="white [3212]">
                  <v:imagedata r:id="rId14" o:title="" croptop="26457f" cropbottom="11165f" cropleft="22937f" cropright="17750f"/>
                </v:shape>
                <w10:wrap type="square"/>
              </v:group>
            </w:pict>
          </mc:Fallback>
        </mc:AlternateContent>
      </w:r>
      <w:commentRangeEnd w:id="13"/>
    </w:p>
    <w:p w14:paraId="56FE5BF1" w14:textId="77777777" w:rsidR="00EF140D" w:rsidRDefault="00EF140D" w:rsidP="008E021D">
      <w:pPr>
        <w:rPr>
          <w:b/>
          <w:sz w:val="20"/>
        </w:rPr>
      </w:pPr>
    </w:p>
    <w:p w14:paraId="6D93541F" w14:textId="7ABBC633" w:rsidR="009F2266" w:rsidRPr="00EF140D" w:rsidRDefault="00FF793F" w:rsidP="004269CE">
      <w:pPr>
        <w:jc w:val="both"/>
        <w:rPr>
          <w:b/>
          <w:sz w:val="20"/>
        </w:rPr>
      </w:pPr>
      <w:r w:rsidRPr="00FF793F">
        <w:rPr>
          <w:b/>
          <w:sz w:val="20"/>
        </w:rPr>
        <w:t xml:space="preserve">Figure 3. </w:t>
      </w:r>
      <w:r w:rsidR="00EF140D">
        <w:rPr>
          <w:sz w:val="20"/>
        </w:rPr>
        <w:t>Distributions, means, and credible intervals of hit rates and reaction times per condition.</w:t>
      </w:r>
    </w:p>
    <w:p w14:paraId="3A333C60" w14:textId="520C8830" w:rsidR="0078557A" w:rsidRDefault="0078557A" w:rsidP="00FD5FE6">
      <w:pPr>
        <w:ind w:firstLine="284"/>
      </w:pPr>
    </w:p>
    <w:p w14:paraId="3C6DA101" w14:textId="59067AA8" w:rsidR="00FF793F" w:rsidRDefault="00FE2900" w:rsidP="00575829">
      <w:pPr>
        <w:spacing w:line="480" w:lineRule="auto"/>
        <w:ind w:firstLine="284"/>
        <w:jc w:val="both"/>
      </w:pPr>
      <w:r>
        <w:t xml:space="preserve">The interaction model best predicted the hit rates </w:t>
      </w:r>
      <w:r w:rsidR="009E0846">
        <w:t xml:space="preserve">(Table 1). </w:t>
      </w:r>
      <w:r w:rsidR="00FF793F">
        <w:t xml:space="preserve">This result </w:t>
      </w:r>
      <w:r w:rsidR="007709FE">
        <w:t xml:space="preserve">points to the importance of the interaction between reward phase and reward magnitude in predicting hit rates. </w:t>
      </w:r>
      <w:r w:rsidR="00B92561">
        <w:t>T</w:t>
      </w:r>
      <w:r w:rsidR="00FD5FE6">
        <w:t>he posterior distribution of the interaction model (Figure 4)</w:t>
      </w:r>
      <w:r w:rsidR="0078557A">
        <w:t xml:space="preserve"> revealed that hit rates improved in the acquisition phase compared to the baseline. This change was </w:t>
      </w:r>
      <w:r>
        <w:t xml:space="preserve">present in both reward magnitude conditions, but </w:t>
      </w:r>
      <w:r w:rsidR="00C36A08">
        <w:t xml:space="preserve">more </w:t>
      </w:r>
      <w:r w:rsidR="0078557A">
        <w:t xml:space="preserve">pronounced for low </w:t>
      </w:r>
      <w:r w:rsidR="003B33DC">
        <w:t>(</w:t>
      </w:r>
      <w:r w:rsidR="003B33DC">
        <w:rPr>
          <w:i/>
        </w:rPr>
        <w:t xml:space="preserve">M = </w:t>
      </w:r>
      <w:r w:rsidR="003B33DC">
        <w:t>0.04; 95% HDI [0.02, 0.06]; ER = 999</w:t>
      </w:r>
      <w:r w:rsidR="005B2FAA">
        <w:t>.00</w:t>
      </w:r>
      <w:bookmarkStart w:id="14" w:name="_GoBack"/>
      <w:bookmarkEnd w:id="14"/>
      <w:r w:rsidR="003B33DC">
        <w:t>) than for the high rewarded color (</w:t>
      </w:r>
      <w:r w:rsidR="003B33DC">
        <w:rPr>
          <w:i/>
        </w:rPr>
        <w:t xml:space="preserve">M = </w:t>
      </w:r>
      <w:r w:rsidR="003B33DC">
        <w:t>0.02; 95% HDI [0.00, 0.04]; ER = 33.48)</w:t>
      </w:r>
      <w:r w:rsidR="00C36A08">
        <w:t xml:space="preserve">. </w:t>
      </w:r>
      <w:r>
        <w:t xml:space="preserve">The evidence for the difference between the acquisition and the extinction phase was much weaker. </w:t>
      </w:r>
      <w:r w:rsidR="00575829">
        <w:t>Participants were less accurate in the extinction phase compared to the acquisition phas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 xml:space="preserve">). These results suggest that the participants were reliably more accurate in the acquisition phase compared to baseline, </w:t>
      </w:r>
      <w:r w:rsidR="00B92561">
        <w:t>and more so</w:t>
      </w:r>
      <w:r w:rsidR="00575829">
        <w:t xml:space="preserve"> for the low rewarded color. There was also evidence for the drop in their accuracy in the extinction phase for the low rewarded, but not high rewarded color. </w:t>
      </w:r>
    </w:p>
    <w:tbl>
      <w:tblPr>
        <w:tblStyle w:val="APA6"/>
        <w:tblW w:w="8505" w:type="dxa"/>
        <w:jc w:val="center"/>
        <w:tblLook w:val="04A0" w:firstRow="1" w:lastRow="0" w:firstColumn="1" w:lastColumn="0" w:noHBand="0" w:noVBand="1"/>
      </w:tblPr>
      <w:tblGrid>
        <w:gridCol w:w="1762"/>
        <w:gridCol w:w="2418"/>
        <w:gridCol w:w="2079"/>
        <w:gridCol w:w="262"/>
        <w:gridCol w:w="1984"/>
      </w:tblGrid>
      <w:tr w:rsidR="009F2266" w14:paraId="595A2DD2" w14:textId="77777777" w:rsidTr="004269CE">
        <w:trPr>
          <w:trHeight w:val="664"/>
          <w:jc w:val="center"/>
        </w:trPr>
        <w:tc>
          <w:tcPr>
            <w:tcW w:w="8505" w:type="dxa"/>
            <w:gridSpan w:val="5"/>
            <w:vAlign w:val="center"/>
          </w:tcPr>
          <w:p w14:paraId="66503193" w14:textId="2E5C0BB0" w:rsidR="009F2266" w:rsidRDefault="009F2266" w:rsidP="009F2266">
            <w:pPr>
              <w:spacing w:line="360" w:lineRule="auto"/>
            </w:pPr>
            <w:r>
              <w:lastRenderedPageBreak/>
              <w:t>Table 1</w:t>
            </w:r>
          </w:p>
          <w:p w14:paraId="4B536518" w14:textId="2D8AB4C3" w:rsidR="009F2266" w:rsidRDefault="009F2266" w:rsidP="009F2266">
            <w:pPr>
              <w:spacing w:line="360" w:lineRule="auto"/>
              <w:rPr>
                <w:i/>
              </w:rPr>
            </w:pPr>
            <w:r>
              <w:rPr>
                <w:i/>
              </w:rPr>
              <w:t>Model comparison indices for behavioral results</w:t>
            </w:r>
          </w:p>
        </w:tc>
      </w:tr>
      <w:tr w:rsidR="007427B7" w14:paraId="05156EE8" w14:textId="77777777" w:rsidTr="004269CE">
        <w:trPr>
          <w:trHeight w:val="664"/>
          <w:jc w:val="center"/>
        </w:trPr>
        <w:tc>
          <w:tcPr>
            <w:tcW w:w="4180" w:type="dxa"/>
            <w:gridSpan w:val="2"/>
            <w:tcBorders>
              <w:bottom w:val="single" w:sz="4" w:space="0" w:color="auto"/>
            </w:tcBorders>
            <w:vAlign w:val="center"/>
          </w:tcPr>
          <w:p w14:paraId="0AF3796E" w14:textId="6C48A45D" w:rsidR="007427B7" w:rsidRDefault="007427B7" w:rsidP="005D0085">
            <w:r>
              <w:t>Model/Model comparison</w:t>
            </w:r>
          </w:p>
        </w:tc>
        <w:tc>
          <w:tcPr>
            <w:tcW w:w="2341" w:type="dxa"/>
            <w:gridSpan w:val="2"/>
            <w:tcBorders>
              <w:bottom w:val="single" w:sz="4" w:space="0" w:color="auto"/>
            </w:tcBorders>
            <w:vAlign w:val="center"/>
          </w:tcPr>
          <w:p w14:paraId="39861AD9" w14:textId="79CE3D1C" w:rsidR="007427B7" w:rsidRPr="008E021D" w:rsidRDefault="007427B7" w:rsidP="005D0085">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5D0085">
            <w:r>
              <w:rPr>
                <w:i/>
              </w:rPr>
              <w:t>Bayesian R</w:t>
            </w:r>
            <w:r>
              <w:rPr>
                <w:i/>
                <w:vertAlign w:val="superscript"/>
              </w:rPr>
              <w:t xml:space="preserve">2 </w:t>
            </w:r>
            <w:r>
              <w:rPr>
                <w:i/>
              </w:rPr>
              <w:t>(SE)</w:t>
            </w:r>
          </w:p>
        </w:tc>
      </w:tr>
      <w:tr w:rsidR="00876BCA" w14:paraId="3056289C" w14:textId="77777777" w:rsidTr="004269CE">
        <w:trPr>
          <w:trHeight w:val="438"/>
          <w:jc w:val="center"/>
        </w:trPr>
        <w:tc>
          <w:tcPr>
            <w:tcW w:w="8505"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4269CE">
        <w:trPr>
          <w:trHeight w:val="438"/>
          <w:jc w:val="center"/>
        </w:trPr>
        <w:tc>
          <w:tcPr>
            <w:tcW w:w="4180" w:type="dxa"/>
            <w:gridSpan w:val="2"/>
            <w:tcMar>
              <w:left w:w="284" w:type="dxa"/>
            </w:tcMar>
            <w:vAlign w:val="center"/>
          </w:tcPr>
          <w:p w14:paraId="224C7CAB" w14:textId="0219AF0B" w:rsidR="00F21309" w:rsidRDefault="00F21309" w:rsidP="00410D50">
            <w:r>
              <w:t>Null</w:t>
            </w:r>
          </w:p>
        </w:tc>
        <w:tc>
          <w:tcPr>
            <w:tcW w:w="2079" w:type="dxa"/>
            <w:vAlign w:val="center"/>
          </w:tcPr>
          <w:p w14:paraId="6B578369" w14:textId="568B9A34" w:rsidR="00F21309" w:rsidRDefault="00F21309" w:rsidP="00410D50">
            <w:r w:rsidRPr="008E021D">
              <w:t xml:space="preserve">-475.41 </w:t>
            </w:r>
            <w:r>
              <w:t>(</w:t>
            </w:r>
            <w:r w:rsidRPr="008E021D">
              <w:t>32.92</w:t>
            </w:r>
            <w:r>
              <w:t>)</w:t>
            </w:r>
          </w:p>
        </w:tc>
        <w:tc>
          <w:tcPr>
            <w:tcW w:w="262" w:type="dxa"/>
            <w:vAlign w:val="center"/>
          </w:tcPr>
          <w:p w14:paraId="56A348BD" w14:textId="74DD500E" w:rsidR="00F21309" w:rsidRDefault="00F21309" w:rsidP="00410D50"/>
        </w:tc>
        <w:tc>
          <w:tcPr>
            <w:tcW w:w="1984" w:type="dxa"/>
            <w:vAlign w:val="center"/>
          </w:tcPr>
          <w:p w14:paraId="512A6283" w14:textId="59975660" w:rsidR="00F21309" w:rsidRDefault="00F21309" w:rsidP="00410D50">
            <w:r>
              <w:t>0.34</w:t>
            </w:r>
            <w:r w:rsidR="00651687">
              <w:t xml:space="preserve"> (0.05)</w:t>
            </w:r>
          </w:p>
        </w:tc>
      </w:tr>
      <w:tr w:rsidR="009609D6" w14:paraId="26EFEC87" w14:textId="77777777" w:rsidTr="004269CE">
        <w:trPr>
          <w:trHeight w:val="438"/>
          <w:jc w:val="center"/>
        </w:trPr>
        <w:tc>
          <w:tcPr>
            <w:tcW w:w="4180" w:type="dxa"/>
            <w:gridSpan w:val="2"/>
            <w:tcMar>
              <w:left w:w="284" w:type="dxa"/>
            </w:tcMar>
            <w:vAlign w:val="center"/>
          </w:tcPr>
          <w:p w14:paraId="6962BEED" w14:textId="257DD223" w:rsidR="00F21309" w:rsidRDefault="00F21309" w:rsidP="00410D50">
            <w:r>
              <w:t>Reward phase</w:t>
            </w:r>
          </w:p>
        </w:tc>
        <w:tc>
          <w:tcPr>
            <w:tcW w:w="2079" w:type="dxa"/>
            <w:vAlign w:val="center"/>
          </w:tcPr>
          <w:p w14:paraId="0C437805" w14:textId="4DC8183E" w:rsidR="00F21309" w:rsidRDefault="00F21309" w:rsidP="00410D50">
            <w:r w:rsidRPr="008E021D">
              <w:t>-471.65</w:t>
            </w:r>
            <w:r>
              <w:t xml:space="preserve"> (</w:t>
            </w:r>
            <w:r w:rsidRPr="008E021D">
              <w:t>33.43</w:t>
            </w:r>
            <w:r>
              <w:t>)</w:t>
            </w:r>
          </w:p>
        </w:tc>
        <w:tc>
          <w:tcPr>
            <w:tcW w:w="262" w:type="dxa"/>
            <w:vAlign w:val="center"/>
          </w:tcPr>
          <w:p w14:paraId="694D0F02" w14:textId="69552910" w:rsidR="00F21309" w:rsidRDefault="00F21309" w:rsidP="00410D50"/>
        </w:tc>
        <w:tc>
          <w:tcPr>
            <w:tcW w:w="1984" w:type="dxa"/>
            <w:vAlign w:val="center"/>
          </w:tcPr>
          <w:p w14:paraId="4C45A5A1" w14:textId="230385B3" w:rsidR="00F21309" w:rsidRDefault="00F21309" w:rsidP="00410D50">
            <w:r>
              <w:t>0.36</w:t>
            </w:r>
            <w:r w:rsidR="00651687">
              <w:t xml:space="preserve"> (0.05)</w:t>
            </w:r>
          </w:p>
        </w:tc>
      </w:tr>
      <w:tr w:rsidR="009609D6" w14:paraId="4C6545EB" w14:textId="77777777" w:rsidTr="004269CE">
        <w:trPr>
          <w:trHeight w:val="438"/>
          <w:jc w:val="center"/>
        </w:trPr>
        <w:tc>
          <w:tcPr>
            <w:tcW w:w="4180" w:type="dxa"/>
            <w:gridSpan w:val="2"/>
            <w:tcBorders>
              <w:bottom w:val="single" w:sz="4" w:space="0" w:color="auto"/>
            </w:tcBorders>
            <w:tcMar>
              <w:left w:w="284" w:type="dxa"/>
            </w:tcMar>
            <w:vAlign w:val="center"/>
          </w:tcPr>
          <w:p w14:paraId="5D51C51E" w14:textId="39F2880D" w:rsidR="00F21309" w:rsidRDefault="00F21309" w:rsidP="00410D50">
            <w:r>
              <w:t>Interaction</w:t>
            </w:r>
          </w:p>
        </w:tc>
        <w:tc>
          <w:tcPr>
            <w:tcW w:w="2079" w:type="dxa"/>
            <w:tcBorders>
              <w:bottom w:val="single" w:sz="4" w:space="0" w:color="auto"/>
            </w:tcBorders>
            <w:vAlign w:val="center"/>
          </w:tcPr>
          <w:p w14:paraId="2503F414" w14:textId="78AC66BF" w:rsidR="00F21309" w:rsidRDefault="00F21309" w:rsidP="00410D50">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410D50"/>
        </w:tc>
        <w:tc>
          <w:tcPr>
            <w:tcW w:w="1984"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4269CE">
        <w:trPr>
          <w:gridAfter w:val="4"/>
          <w:wAfter w:w="6743" w:type="dxa"/>
          <w:trHeight w:val="438"/>
          <w:jc w:val="center"/>
        </w:trPr>
        <w:tc>
          <w:tcPr>
            <w:tcW w:w="1762"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4269CE">
        <w:trPr>
          <w:trHeight w:val="438"/>
          <w:jc w:val="center"/>
        </w:trPr>
        <w:tc>
          <w:tcPr>
            <w:tcW w:w="4180" w:type="dxa"/>
            <w:gridSpan w:val="2"/>
            <w:tcMar>
              <w:left w:w="284" w:type="dxa"/>
            </w:tcMar>
            <w:vAlign w:val="center"/>
          </w:tcPr>
          <w:p w14:paraId="47A32873" w14:textId="0EA88E9E" w:rsidR="00876BCA" w:rsidRDefault="00876BCA" w:rsidP="00410D50">
            <w:r>
              <w:t>Null</w:t>
            </w:r>
          </w:p>
        </w:tc>
        <w:tc>
          <w:tcPr>
            <w:tcW w:w="2079" w:type="dxa"/>
            <w:vAlign w:val="center"/>
          </w:tcPr>
          <w:p w14:paraId="5953A675" w14:textId="7373EAA8" w:rsidR="00876BCA" w:rsidRDefault="00876BCA" w:rsidP="00410D50">
            <w:r w:rsidRPr="00534F07">
              <w:t xml:space="preserve">2346.29 </w:t>
            </w:r>
            <w:r>
              <w:t>(</w:t>
            </w:r>
            <w:r w:rsidRPr="00534F07">
              <w:t>32.74</w:t>
            </w:r>
            <w:r>
              <w:t>)</w:t>
            </w:r>
          </w:p>
        </w:tc>
        <w:tc>
          <w:tcPr>
            <w:tcW w:w="262" w:type="dxa"/>
            <w:vAlign w:val="center"/>
          </w:tcPr>
          <w:p w14:paraId="372FC307" w14:textId="7490FABD" w:rsidR="00876BCA" w:rsidRDefault="00876BCA" w:rsidP="00410D50"/>
        </w:tc>
        <w:tc>
          <w:tcPr>
            <w:tcW w:w="1984"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4269CE">
        <w:trPr>
          <w:trHeight w:val="438"/>
          <w:jc w:val="center"/>
        </w:trPr>
        <w:tc>
          <w:tcPr>
            <w:tcW w:w="4180" w:type="dxa"/>
            <w:gridSpan w:val="2"/>
            <w:tcMar>
              <w:left w:w="284" w:type="dxa"/>
            </w:tcMar>
            <w:vAlign w:val="center"/>
          </w:tcPr>
          <w:p w14:paraId="6359B1DE" w14:textId="115BDCCC" w:rsidR="00876BCA" w:rsidRDefault="00876BCA" w:rsidP="00410D50">
            <w:r>
              <w:t>Reward phase</w:t>
            </w:r>
          </w:p>
        </w:tc>
        <w:tc>
          <w:tcPr>
            <w:tcW w:w="2079" w:type="dxa"/>
            <w:vAlign w:val="center"/>
          </w:tcPr>
          <w:p w14:paraId="03098185" w14:textId="0C324478" w:rsidR="00876BCA" w:rsidRDefault="00876BCA" w:rsidP="00410D50">
            <w:r w:rsidRPr="00C21D51">
              <w:t xml:space="preserve">2329.70 </w:t>
            </w:r>
            <w:r>
              <w:t>(</w:t>
            </w:r>
            <w:r w:rsidRPr="00C21D51">
              <w:t>35.38</w:t>
            </w:r>
            <w:r>
              <w:t>)</w:t>
            </w:r>
          </w:p>
        </w:tc>
        <w:tc>
          <w:tcPr>
            <w:tcW w:w="262" w:type="dxa"/>
            <w:vAlign w:val="center"/>
          </w:tcPr>
          <w:p w14:paraId="1EBA8610" w14:textId="78F00C22" w:rsidR="00876BCA" w:rsidRDefault="00876BCA" w:rsidP="00410D50"/>
        </w:tc>
        <w:tc>
          <w:tcPr>
            <w:tcW w:w="1984"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4269CE">
        <w:trPr>
          <w:trHeight w:val="438"/>
          <w:jc w:val="center"/>
        </w:trPr>
        <w:tc>
          <w:tcPr>
            <w:tcW w:w="4180" w:type="dxa"/>
            <w:gridSpan w:val="2"/>
            <w:tcBorders>
              <w:bottom w:val="single" w:sz="4" w:space="0" w:color="auto"/>
            </w:tcBorders>
            <w:tcMar>
              <w:left w:w="284" w:type="dxa"/>
            </w:tcMar>
            <w:vAlign w:val="center"/>
          </w:tcPr>
          <w:p w14:paraId="3E99428A" w14:textId="6FA656B3" w:rsidR="00876BCA" w:rsidRDefault="00876BCA" w:rsidP="00410D50">
            <w:r>
              <w:t>Interaction</w:t>
            </w:r>
          </w:p>
        </w:tc>
        <w:tc>
          <w:tcPr>
            <w:tcW w:w="2079" w:type="dxa"/>
            <w:tcBorders>
              <w:bottom w:val="single" w:sz="4" w:space="0" w:color="auto"/>
            </w:tcBorders>
            <w:vAlign w:val="center"/>
          </w:tcPr>
          <w:p w14:paraId="189A6D72" w14:textId="1EE26CC9" w:rsidR="00876BCA" w:rsidRDefault="00876BCA" w:rsidP="00410D50">
            <w:r w:rsidRPr="00C21D51">
              <w:t xml:space="preserve">2154.64 </w:t>
            </w:r>
            <w:r>
              <w:t>(</w:t>
            </w:r>
            <w:r w:rsidRPr="00C21D51">
              <w:t>25.19</w:t>
            </w:r>
            <w:r>
              <w:t>)</w:t>
            </w:r>
          </w:p>
        </w:tc>
        <w:tc>
          <w:tcPr>
            <w:tcW w:w="262" w:type="dxa"/>
            <w:tcBorders>
              <w:bottom w:val="single" w:sz="4" w:space="0" w:color="auto"/>
            </w:tcBorders>
            <w:vAlign w:val="center"/>
          </w:tcPr>
          <w:p w14:paraId="07831857" w14:textId="2C0E6EB6" w:rsidR="00876BCA" w:rsidRDefault="00876BCA" w:rsidP="00410D50"/>
        </w:tc>
        <w:tc>
          <w:tcPr>
            <w:tcW w:w="1984" w:type="dxa"/>
            <w:tcBorders>
              <w:bottom w:val="single" w:sz="4" w:space="0" w:color="auto"/>
            </w:tcBorders>
            <w:vAlign w:val="center"/>
          </w:tcPr>
          <w:p w14:paraId="4B4975FB" w14:textId="09F480C9" w:rsidR="00876BCA" w:rsidRDefault="00876BCA" w:rsidP="00410D50">
            <w:r w:rsidRPr="00C21D51">
              <w:t xml:space="preserve">0.84 </w:t>
            </w:r>
            <w:r>
              <w:t>(0.03)</w:t>
            </w:r>
          </w:p>
        </w:tc>
      </w:tr>
    </w:tbl>
    <w:p w14:paraId="79C4F2E7" w14:textId="610507AC" w:rsidR="008E021D" w:rsidRDefault="008E021D" w:rsidP="008E021D"/>
    <w:p w14:paraId="493B129A" w14:textId="60B8AA59" w:rsidR="004D7EBB" w:rsidRPr="004D7EBB" w:rsidRDefault="004269CE" w:rsidP="008E021D">
      <w:pPr>
        <w:rPr>
          <w:b/>
        </w:rPr>
      </w:pPr>
      <w:r>
        <w:rPr>
          <w:noProof/>
          <w:sz w:val="16"/>
          <w:szCs w:val="16"/>
        </w:rPr>
        <mc:AlternateContent>
          <mc:Choice Requires="wpg">
            <w:drawing>
              <wp:anchor distT="0" distB="0" distL="114300" distR="114300" simplePos="0" relativeHeight="251661312" behindDoc="0" locked="0" layoutInCell="1" allowOverlap="1" wp14:anchorId="276BFA44" wp14:editId="7ACB5F97">
                <wp:simplePos x="0" y="0"/>
                <wp:positionH relativeFrom="column">
                  <wp:posOffset>-113030</wp:posOffset>
                </wp:positionH>
                <wp:positionV relativeFrom="paragraph">
                  <wp:posOffset>218440</wp:posOffset>
                </wp:positionV>
                <wp:extent cx="6724015" cy="2478405"/>
                <wp:effectExtent l="0" t="0" r="635" b="0"/>
                <wp:wrapSquare wrapText="bothSides"/>
                <wp:docPr id="11" name="Group 11"/>
                <wp:cNvGraphicFramePr/>
                <a:graphic xmlns:a="http://schemas.openxmlformats.org/drawingml/2006/main">
                  <a:graphicData uri="http://schemas.microsoft.com/office/word/2010/wordprocessingGroup">
                    <wpg:wgp>
                      <wpg:cNvGrpSpPr/>
                      <wpg:grpSpPr>
                        <a:xfrm>
                          <a:off x="0" y="0"/>
                          <a:ext cx="6724015" cy="2478405"/>
                          <a:chOff x="0" y="0"/>
                          <a:chExt cx="6724512" cy="2478820"/>
                        </a:xfrm>
                      </wpg:grpSpPr>
                      <pic:pic xmlns:pic="http://schemas.openxmlformats.org/drawingml/2006/picture">
                        <pic:nvPicPr>
                          <pic:cNvPr id="7" name="Picture 6"/>
                          <pic:cNvPicPr>
                            <a:picLocks noChangeAspect="1"/>
                          </pic:cNvPicPr>
                        </pic:nvPicPr>
                        <pic:blipFill rotWithShape="1">
                          <a:blip r:embed="rId15" cstate="print">
                            <a:extLst>
                              <a:ext uri="{28A0092B-C50C-407E-A947-70E740481C1C}">
                                <a14:useLocalDpi xmlns:a14="http://schemas.microsoft.com/office/drawing/2010/main" val="0"/>
                              </a:ext>
                            </a:extLst>
                          </a:blip>
                          <a:srcRect l="29166" t="13148" r="9167" b="7037"/>
                          <a:stretch/>
                        </pic:blipFill>
                        <pic:spPr>
                          <a:xfrm>
                            <a:off x="0" y="0"/>
                            <a:ext cx="3395980" cy="2472690"/>
                          </a:xfrm>
                          <a:prstGeom prst="rect">
                            <a:avLst/>
                          </a:prstGeom>
                        </pic:spPr>
                      </pic:pic>
                      <pic:pic xmlns:pic="http://schemas.openxmlformats.org/drawingml/2006/picture">
                        <pic:nvPicPr>
                          <pic:cNvPr id="5" name="Picture 6"/>
                          <pic:cNvPicPr>
                            <a:picLocks noChangeAspect="1"/>
                          </pic:cNvPicPr>
                        </pic:nvPicPr>
                        <pic:blipFill rotWithShape="1">
                          <a:blip r:embed="rId16" cstate="print">
                            <a:extLst>
                              <a:ext uri="{28A0092B-C50C-407E-A947-70E740481C1C}">
                                <a14:useLocalDpi xmlns:a14="http://schemas.microsoft.com/office/drawing/2010/main" val="0"/>
                              </a:ext>
                            </a:extLst>
                          </a:blip>
                          <a:srcRect l="33492" t="22592" r="23333" b="21534"/>
                          <a:stretch/>
                        </pic:blipFill>
                        <pic:spPr>
                          <a:xfrm>
                            <a:off x="3395207" y="55660"/>
                            <a:ext cx="3329305" cy="2423160"/>
                          </a:xfrm>
                          <a:prstGeom prst="rect">
                            <a:avLst/>
                          </a:prstGeom>
                        </pic:spPr>
                      </pic:pic>
                    </wpg:wgp>
                  </a:graphicData>
                </a:graphic>
              </wp:anchor>
            </w:drawing>
          </mc:Choice>
          <mc:Fallback>
            <w:pict>
              <v:group w14:anchorId="323CFD01" id="Group 11" o:spid="_x0000_s1026" style="position:absolute;margin-left:-8.9pt;margin-top:17.2pt;width:529.45pt;height:195.15pt;z-index:251661312" coordsize="67245,24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ARagU7+PqCECCCCAAAIIIIAAAggggAACCCCAAAIIINApBViA7pTdRqURQAAB&#10;BBBAAAEEEEAAAQQQQAABBBBAAIHUF2ABOvX7iBoigAACCCCAAAIIIIAAAggggAACCCCAAAKdUoAF&#10;6E7ZbVQaAQQQQAABBBBAAAEEEEAAAQQQQAABBBBIfQEWoFO/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AAAIIIIAAAggggAACCCCAAAIIxCvAAnS8UmyHAAIIIIAAAggggAACCCCAAAIIIIAAAggg&#10;kJAAC9AJcbExAggggAACCCCAAAIIIIAAAggggAACCCCAQLwCLEDHK8V2CCCAAAIIIIAAAggggAAC&#10;CCCAAAIIIIAAAgkJsACdEBcbI4AAAggggAACCCCAAAIIIIAAAggggAACCMQrwAJ0vFJshwACCCCA&#10;AAIIIIAAAggggAACCCCAAAIIIJCQAAvQ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">
                <v:shape id="Picture 6" o:spid="_x0000_s1027" type="#_x0000_t75" style="position:absolute;width:339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">
                  <v:imagedata r:id="rId17" o:title="" croptop="8617f" cropbottom="4612f" cropleft="19114f" cropright="6008f"/>
                  <v:path arrowok="t"/>
                </v:shape>
                <v:shape id="Picture 6" o:spid="_x0000_s1028" type="#_x0000_t75" style="position:absolute;left:33952;top:556;width:33293;height:24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">
                  <v:imagedata r:id="rId18" o:title="" croptop="14806f" cropbottom="14113f" cropleft="21949f" cropright="15292f"/>
                  <v:path arrowok="t"/>
                </v:shape>
                <w10:wrap type="square"/>
              </v:group>
            </w:pict>
          </mc:Fallback>
        </mc:AlternateContent>
      </w:r>
      <w:r w:rsidR="00FF793F">
        <w:rPr>
          <w:rStyle w:val="CommentReference"/>
        </w:rPr>
        <w:commentReference w:id="15"/>
      </w:r>
    </w:p>
    <w:p w14:paraId="6A17D506" w14:textId="74E57582" w:rsidR="00FF793F" w:rsidRDefault="00FF793F" w:rsidP="004269CE">
      <w:pPr>
        <w:jc w:val="both"/>
        <w:rPr>
          <w:sz w:val="20"/>
        </w:rPr>
      </w:pPr>
      <w:r w:rsidRPr="00FF793F">
        <w:rPr>
          <w:b/>
          <w:sz w:val="20"/>
        </w:rPr>
        <w:t xml:space="preserve">Figure 4. </w:t>
      </w:r>
      <w:r w:rsidRPr="00FF793F">
        <w:rPr>
          <w:sz w:val="20"/>
        </w:rPr>
        <w:t>Posterior distribution</w:t>
      </w:r>
      <w:r w:rsidR="00EF140D">
        <w:rPr>
          <w:sz w:val="20"/>
        </w:rPr>
        <w:t>s</w:t>
      </w:r>
      <w:r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1B4E111D" w14:textId="38E498A5" w:rsidR="00B92561" w:rsidRDefault="00B92561" w:rsidP="00340112">
      <w:pPr>
        <w:spacing w:line="480" w:lineRule="auto"/>
        <w:ind w:firstLine="284"/>
        <w:jc w:val="both"/>
      </w:pPr>
      <w:r>
        <w:t>The interaction model was also the best one in predicting reaction times (Table 1). Participants were reliably faster in the acquisition compared to the baseline phase</w:t>
      </w:r>
      <w:r w:rsidR="00CC2633">
        <w:t>, and more so in the high rewarded (</w:t>
      </w:r>
      <w:r w:rsidR="00CC2633">
        <w:rPr>
          <w:i/>
        </w:rPr>
        <w:t xml:space="preserve">M = </w:t>
      </w:r>
      <w:r w:rsidR="00746C80">
        <w:t>-21.16</w:t>
      </w:r>
      <w:r w:rsidR="00BF4EA7">
        <w:t>; 95% HDI [-29.79, -12.27</w:t>
      </w:r>
      <w:r w:rsidR="00CC2633">
        <w:t xml:space="preserve">]; ER = Inf., i.e. </w:t>
      </w:r>
      <w:r w:rsidR="00462A22">
        <w:t>the whole</w:t>
      </w:r>
      <w:r w:rsidR="00CC2633">
        <w:t xml:space="preserve"> </w:t>
      </w:r>
      <w:r w:rsidR="00462A22">
        <w:t xml:space="preserve">posterior </w:t>
      </w:r>
      <w:r w:rsidR="00CC2633">
        <w:t>distribution</w:t>
      </w:r>
      <w:r w:rsidR="00462A22">
        <w:t xml:space="preserve"> </w:t>
      </w:r>
      <w:r w:rsidR="00462A22">
        <w:lastRenderedPageBreak/>
        <w:t>was</w:t>
      </w:r>
      <w:r w:rsidR="00CC2633">
        <w:t xml:space="preserve"> above zero) than in the low rewarded condition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340112">
        <w:t xml:space="preserve">We found little evidence for the chang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 xml:space="preserve">. These results indicate that the participants were faster in the condition in which they could earn rewards, and more so in the condition with higher probability of earning a reward. Also, there </w:t>
      </w:r>
      <w:r w:rsidR="00CC2633">
        <w:t>was</w:t>
      </w:r>
      <w:r w:rsidR="000205D1">
        <w:t xml:space="preserve"> no evidence for the change in the reaction times when the rewards were no longer available. </w:t>
      </w:r>
    </w:p>
    <w:p w14:paraId="1E21F49B" w14:textId="07D38605" w:rsidR="00E86E86" w:rsidRDefault="000205D1" w:rsidP="000205D1">
      <w:pPr>
        <w:pStyle w:val="Heading2"/>
        <w:spacing w:before="0" w:after="240"/>
      </w:pPr>
      <w:commentRangeStart w:id="16"/>
      <w:r>
        <w:t>Training effects</w:t>
      </w:r>
      <w:commentRangeEnd w:id="16"/>
      <w:r w:rsidR="005B2FAA">
        <w:rPr>
          <w:rStyle w:val="CommentReference"/>
          <w:rFonts w:eastAsiaTheme="minorHAnsi" w:cs="Times New Roman"/>
          <w:b w:val="0"/>
        </w:rPr>
        <w:commentReference w:id="16"/>
      </w:r>
    </w:p>
    <w:p w14:paraId="2825519C" w14:textId="44FEAB49" w:rsidR="00E86E86" w:rsidRPr="00E86E86" w:rsidRDefault="000205D1" w:rsidP="000205D1">
      <w:pPr>
        <w:spacing w:line="480" w:lineRule="auto"/>
        <w:ind w:firstLine="284"/>
        <w:jc w:val="both"/>
      </w:pPr>
      <w:r>
        <w:t>There is a possibility t</w:t>
      </w:r>
      <w:r w:rsidR="00E86E86" w:rsidRPr="00E86E86">
        <w:t xml:space="preserve">hat the improvement </w:t>
      </w:r>
      <w:r>
        <w:t xml:space="preserve">in performance </w:t>
      </w:r>
      <w:r w:rsidR="00E86E86" w:rsidRPr="00E86E86">
        <w:t>from baseline to acquisition is a tra</w:t>
      </w:r>
      <w:r>
        <w:t>ining effect. In order to investigate this,</w:t>
      </w:r>
      <w:r w:rsidR="00E86E86" w:rsidRPr="00E86E86">
        <w:t xml:space="preserve"> we have plotted the hit rates and reaction times across every half of the three reward phases (</w:t>
      </w:r>
      <w:commentRangeStart w:id="17"/>
      <w:r w:rsidR="00E86E86" w:rsidRPr="00E86E86">
        <w:rPr>
          <w:highlight w:val="yellow"/>
        </w:rPr>
        <w:t>Figure XXX in the supplementary materials</w:t>
      </w:r>
      <w:commentRangeEnd w:id="17"/>
      <w:r w:rsidR="00C40CD8">
        <w:rPr>
          <w:rStyle w:val="CommentReference"/>
        </w:rPr>
        <w:commentReference w:id="17"/>
      </w:r>
      <w:r w:rsidR="00E86E86" w:rsidRPr="00E86E86">
        <w:t xml:space="preserve">). These plots show no improved performance during the baseline phase, and the improved performance from the beginning of the acquisition phase. </w:t>
      </w:r>
    </w:p>
    <w:p w14:paraId="4134A50A" w14:textId="3528DB47" w:rsidR="006531B0" w:rsidRDefault="00822832" w:rsidP="007B463E">
      <w:pPr>
        <w:pStyle w:val="Heading2"/>
        <w:spacing w:before="0" w:after="240"/>
      </w:pPr>
      <w:r>
        <w:t>ss</w:t>
      </w:r>
      <w:r w:rsidR="00BE710C">
        <w:t>VEP amplitudes</w:t>
      </w:r>
    </w:p>
    <w:p w14:paraId="106E119A" w14:textId="7B710AD5" w:rsidR="00C1424D" w:rsidRDefault="007B463E" w:rsidP="00C1424D">
      <w:pPr>
        <w:rPr>
          <w:b/>
          <w:sz w:val="20"/>
        </w:rPr>
      </w:pPr>
      <w:r w:rsidRPr="006531B0">
        <w:rPr>
          <w:noProof/>
        </w:rPr>
        <mc:AlternateContent>
          <mc:Choice Requires="wpg">
            <w:drawing>
              <wp:anchor distT="0" distB="0" distL="114300" distR="114300" simplePos="0" relativeHeight="251663360" behindDoc="0" locked="0" layoutInCell="1" allowOverlap="1" wp14:anchorId="5AE9B564" wp14:editId="195229D9">
                <wp:simplePos x="0" y="0"/>
                <wp:positionH relativeFrom="column">
                  <wp:posOffset>-391022</wp:posOffset>
                </wp:positionH>
                <wp:positionV relativeFrom="paragraph">
                  <wp:posOffset>271973</wp:posOffset>
                </wp:positionV>
                <wp:extent cx="7108190" cy="21863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7108190" cy="2186305"/>
                          <a:chOff x="0" y="0"/>
                          <a:chExt cx="22574250" cy="7524750"/>
                        </a:xfrm>
                      </wpg:grpSpPr>
                      <pic:pic xmlns:pic="http://schemas.openxmlformats.org/drawingml/2006/picture">
                        <pic:nvPicPr>
                          <pic:cNvPr id="8" name="Picture 8"/>
                          <pic:cNvPicPr>
                            <a:picLocks noChangeAspect="1"/>
                          </pic:cNvPicPr>
                        </pic:nvPicPr>
                        <pic:blipFill rotWithShape="1">
                          <a:blip r:embed="rId19"/>
                          <a:srcRect l="28125" t="12221" r="10625" b="14815"/>
                          <a:stretch/>
                        </pic:blipFill>
                        <pic:spPr>
                          <a:xfrm>
                            <a:off x="0" y="0"/>
                            <a:ext cx="11201400" cy="7505700"/>
                          </a:xfrm>
                          <a:prstGeom prst="rect">
                            <a:avLst/>
                          </a:prstGeom>
                        </pic:spPr>
                      </pic:pic>
                      <pic:pic xmlns:pic="http://schemas.openxmlformats.org/drawingml/2006/picture">
                        <pic:nvPicPr>
                          <pic:cNvPr id="9" name="Picture 9"/>
                          <pic:cNvPicPr>
                            <a:picLocks noChangeAspect="1"/>
                          </pic:cNvPicPr>
                        </pic:nvPicPr>
                        <pic:blipFill rotWithShape="1">
                          <a:blip r:embed="rId20"/>
                          <a:srcRect l="28646" t="17036" r="9166" b="9815"/>
                          <a:stretch/>
                        </pic:blipFill>
                        <pic:spPr>
                          <a:xfrm>
                            <a:off x="11201400" y="0"/>
                            <a:ext cx="11372850" cy="75247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6BBD29" id="Group 6" o:spid="_x0000_s1026" style="position:absolute;margin-left:-30.8pt;margin-top:21.4pt;width:559.7pt;height:172.15pt;z-index:251663360;mso-width-relative:margin;mso-height-relative:margin" coordsize="225742,75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UIQLtvxZoIIIAAAggggAACCCCAAAIIIIAAAggg&#10;gAACFRAgAF0BLFZFAAEEEEAAAQQQQAABBBBAAAEEEEAAAQQQcF+AA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112014;height:7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">
                  <v:imagedata r:id="rId21" o:title="" croptop="8009f" cropbottom="9709f" cropleft=".28125" cropright="6963f"/>
                  <v:path arrowok="t"/>
                </v:shape>
                <v:shape id="Picture 9" o:spid="_x0000_s1028" type="#_x0000_t75" style="position:absolute;left:112014;width:113728;height:75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">
                  <v:imagedata r:id="rId22" o:title="" croptop="11165f" cropbottom="6432f" cropleft="18773f" cropright="6007f"/>
                  <v:path arrowok="t"/>
                </v:shape>
                <w10:wrap type="square"/>
              </v:group>
            </w:pict>
          </mc:Fallback>
        </mc:AlternateContent>
      </w:r>
    </w:p>
    <w:p w14:paraId="6D033E17" w14:textId="4DB51E11" w:rsidR="006531B0" w:rsidRDefault="00C1424D" w:rsidP="007B463E">
      <w:pPr>
        <w:jc w:val="both"/>
        <w:rPr>
          <w:b/>
          <w:sz w:val="20"/>
        </w:rPr>
      </w:pPr>
      <w:r>
        <w:rPr>
          <w:b/>
          <w:sz w:val="20"/>
        </w:rPr>
        <w:t>Figure 5</w:t>
      </w:r>
      <w:r w:rsidRPr="00FF793F">
        <w:rPr>
          <w:b/>
          <w:sz w:val="20"/>
        </w:rPr>
        <w:t xml:space="preserve">. </w:t>
      </w:r>
      <w:r>
        <w:rPr>
          <w:sz w:val="20"/>
        </w:rPr>
        <w:t>Distributions, means, and credible intervals of ssVEP amplitudes per condition.</w:t>
      </w:r>
    </w:p>
    <w:p w14:paraId="384F4B44" w14:textId="77777777" w:rsidR="007B463E" w:rsidRPr="007B463E" w:rsidRDefault="007B463E" w:rsidP="007B463E">
      <w:pPr>
        <w:jc w:val="both"/>
        <w:rPr>
          <w:b/>
          <w:sz w:val="20"/>
        </w:rPr>
      </w:pPr>
    </w:p>
    <w:p w14:paraId="206E00E1" w14:textId="0CD9D305" w:rsidR="00822832" w:rsidRDefault="004D6DD7" w:rsidP="004D6DD7">
      <w:pPr>
        <w:spacing w:line="480" w:lineRule="auto"/>
        <w:ind w:firstLine="284"/>
        <w:jc w:val="both"/>
      </w:pPr>
      <w:r>
        <w:t xml:space="preserve">We fitted </w:t>
      </w:r>
      <w:r w:rsidR="00822832">
        <w:t xml:space="preserve">seven models </w:t>
      </w:r>
      <w:r>
        <w:t xml:space="preserve">to predict </w:t>
      </w:r>
      <w:r w:rsidR="007B463E">
        <w:t xml:space="preserve">the average </w:t>
      </w:r>
      <w:r w:rsidR="00822832">
        <w:t>ssVEP amplitudes</w:t>
      </w:r>
      <w:r w:rsidR="007B463E">
        <w:t xml:space="preserve"> </w:t>
      </w:r>
      <w:r w:rsidR="003460DC">
        <w:t xml:space="preserve">(µV) </w:t>
      </w:r>
      <w:r w:rsidR="007B463E">
        <w:t>across conditions (Figure 5)</w:t>
      </w:r>
      <w:r w:rsidR="00822832">
        <w:t>.</w:t>
      </w:r>
      <w:r>
        <w:t xml:space="preserve"> </w:t>
      </w:r>
      <w:r w:rsidR="00822832">
        <w:t>T</w:t>
      </w:r>
      <w:r>
        <w:t xml:space="preserve">he </w:t>
      </w:r>
      <w:r w:rsidRPr="004D7EBB">
        <w:rPr>
          <w:i/>
        </w:rPr>
        <w:t>Null model</w:t>
      </w:r>
      <w:r>
        <w:t xml:space="preserve"> </w:t>
      </w:r>
      <w:r w:rsidR="00822832">
        <w:t xml:space="preserve">included only varying intercepts across subjects. The </w:t>
      </w:r>
      <w:r w:rsidR="00822832">
        <w:rPr>
          <w:i/>
        </w:rPr>
        <w:t xml:space="preserve">Attention </w:t>
      </w:r>
      <w:r w:rsidR="00822832" w:rsidRPr="00822832">
        <w:rPr>
          <w:i/>
        </w:rPr>
        <w:t>model</w:t>
      </w:r>
      <w:r w:rsidR="00822832">
        <w:t xml:space="preserve"> included the constant effect of attention, t</w:t>
      </w:r>
      <w:r w:rsidR="00822832" w:rsidRPr="00822832">
        <w:t>he</w:t>
      </w:r>
      <w:r w:rsidR="00822832">
        <w:t xml:space="preserve"> </w:t>
      </w:r>
      <w:r w:rsidRPr="004D7EBB">
        <w:rPr>
          <w:i/>
        </w:rPr>
        <w:t>Reward phase model</w:t>
      </w:r>
      <w:r>
        <w:t xml:space="preserve"> included </w:t>
      </w:r>
      <w:r w:rsidR="00822832">
        <w:t>the</w:t>
      </w:r>
      <w:r>
        <w:t xml:space="preserve"> </w:t>
      </w:r>
      <w:r w:rsidR="00822832">
        <w:t>constant effect of reward phase</w:t>
      </w:r>
      <w:r w:rsidR="00466CE7">
        <w:t>,</w:t>
      </w:r>
      <w:r w:rsidR="00822832">
        <w:t xml:space="preserve"> the </w:t>
      </w:r>
      <w:r w:rsidR="00822832">
        <w:rPr>
          <w:i/>
        </w:rPr>
        <w:t>Reward phase and attention</w:t>
      </w:r>
      <w:r w:rsidR="00822832">
        <w:t xml:space="preserve"> model included the additive effects of reward phase and attention</w:t>
      </w:r>
      <w:r w:rsidR="00466CE7">
        <w:t xml:space="preserve">, and the </w:t>
      </w:r>
      <w:r w:rsidR="00466CE7">
        <w:rPr>
          <w:i/>
        </w:rPr>
        <w:t>Reward phase X attention</w:t>
      </w:r>
      <w:r w:rsidR="00466CE7">
        <w:t xml:space="preserve"> model also included the interaction between reward phase and attention</w:t>
      </w:r>
      <w:r w:rsidR="00822832">
        <w:t xml:space="preserve">. The </w:t>
      </w:r>
      <w:r w:rsidR="00822832" w:rsidRPr="00822832">
        <w:rPr>
          <w:i/>
        </w:rPr>
        <w:t>Reward magnitude X reward phase + attention</w:t>
      </w:r>
      <w:r w:rsidR="00822832">
        <w:t xml:space="preserve"> model consisted out of the constant effects of reward magnitude and phase, their interaction, and the effect of attention. The last model was the </w:t>
      </w:r>
      <w:r w:rsidR="00822832">
        <w:rPr>
          <w:i/>
        </w:rPr>
        <w:t>Interaction</w:t>
      </w:r>
      <w:r w:rsidR="00822832">
        <w:t xml:space="preserve"> model which included both the main effects of all of the three factors, and their interaction. All of the models, except for the </w:t>
      </w:r>
      <w:r w:rsidR="00822832">
        <w:rPr>
          <w:i/>
        </w:rPr>
        <w:t>Null</w:t>
      </w:r>
      <w:r w:rsidR="00822832">
        <w:t xml:space="preserve"> </w:t>
      </w:r>
      <w:r w:rsidR="00822832">
        <w:rPr>
          <w:i/>
        </w:rPr>
        <w:t>model</w:t>
      </w:r>
      <w:r w:rsidR="00822832">
        <w:t xml:space="preserve">, included varying slopes and intercepts for all of the constant effects. As in the case of behavioral data, several models were not fitted because they were not meaningful in the context of our experiment (e.g., the models that include both reward phase and magnitude, but not their interaction). </w:t>
      </w:r>
    </w:p>
    <w:p w14:paraId="69D6C98F" w14:textId="263FD590" w:rsidR="004269CE" w:rsidRDefault="004269CE" w:rsidP="00A02266">
      <w:pPr>
        <w:spacing w:line="480" w:lineRule="auto"/>
        <w:ind w:firstLine="284"/>
        <w:jc w:val="both"/>
      </w:pPr>
      <w:r>
        <w:t xml:space="preserve">The interaction model was best in predicting the ssVEP amplitudes across conditions (Table 2). </w:t>
      </w:r>
      <w:r w:rsidR="003273E4">
        <w:t xml:space="preserve">This result points to the better predictive ability when all three effects and their interaction is taken into account. The analysis of the posterior distribution of the interaction model (Figure 6) revealed a strong effect of attention, thus replicating previous studies. In all of the conditions the ssVEP amplitudes were higher for the attended compared to the unattended stimuli. In baseline the distribution for the difference between the attended and the unattended stimulus didn’t include zero thus resulting in infinite probability that the attended stimuli produce higher 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Inf.;</w:t>
      </w:r>
      <w:r w:rsidR="003273E4">
        <w:t xml:space="preserve"> for low reward probability: </w:t>
      </w:r>
      <w:r w:rsidR="003273E4">
        <w:rPr>
          <w:i/>
        </w:rPr>
        <w:t xml:space="preserve">M = </w:t>
      </w:r>
      <w:r w:rsidR="000A54DD">
        <w:t>0.19; 95% HDI [0.11, 0.27</w:t>
      </w:r>
      <w:r w:rsidR="003273E4">
        <w:t>]</w:t>
      </w:r>
      <w:r w:rsidR="00750818">
        <w:t>; ER = Inf.</w:t>
      </w:r>
      <w:r w:rsidR="003273E4">
        <w:t xml:space="preserve">). </w:t>
      </w:r>
      <w:r w:rsidR="000A54DD">
        <w:t xml:space="preserve">In the acquisition </w:t>
      </w:r>
      <w:r w:rsidR="008C3227">
        <w:t xml:space="preserve">phase </w:t>
      </w:r>
      <w:r w:rsidR="000A54DD">
        <w:t xml:space="preserve">amplitudes were also higher in the attended condition for </w:t>
      </w:r>
      <w:r w:rsidR="008C3227">
        <w:t xml:space="preserve">both </w:t>
      </w:r>
      <w:r w:rsidR="000A54DD">
        <w:t>high rewarded stimuli (</w:t>
      </w:r>
      <w:r w:rsidR="000A54DD">
        <w:rPr>
          <w:i/>
        </w:rPr>
        <w:t xml:space="preserve">M = </w:t>
      </w:r>
      <w:r w:rsidR="003460DC">
        <w:t>0.19</w:t>
      </w:r>
      <w:r w:rsidR="000A54DD">
        <w:t>; 95% HDI [0.11, 0.27]</w:t>
      </w:r>
      <w:r w:rsidR="00750818">
        <w:t>; ER = 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lastRenderedPageBreak/>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 xml:space="preserve">These results reveal a very robust effect of attention across all of the experimental conditions. </w:t>
      </w:r>
      <w:r w:rsidR="003273E4">
        <w:t xml:space="preserve">  </w:t>
      </w:r>
    </w:p>
    <w:tbl>
      <w:tblPr>
        <w:tblStyle w:val="APA6"/>
        <w:tblW w:w="9498" w:type="dxa"/>
        <w:tblLook w:val="04A0" w:firstRow="1" w:lastRow="0" w:firstColumn="1" w:lastColumn="0" w:noHBand="0" w:noVBand="1"/>
      </w:tblPr>
      <w:tblGrid>
        <w:gridCol w:w="4962"/>
        <w:gridCol w:w="2126"/>
        <w:gridCol w:w="425"/>
        <w:gridCol w:w="1985"/>
      </w:tblGrid>
      <w:tr w:rsidR="009F2266" w14:paraId="2403C5D6" w14:textId="77777777" w:rsidTr="006531B0">
        <w:trPr>
          <w:trHeight w:val="664"/>
        </w:trPr>
        <w:tc>
          <w:tcPr>
            <w:tcW w:w="9498" w:type="dxa"/>
            <w:gridSpan w:val="4"/>
            <w:tcBorders>
              <w:bottom w:val="single" w:sz="4" w:space="0" w:color="auto"/>
            </w:tcBorders>
            <w:vAlign w:val="center"/>
          </w:tcPr>
          <w:p w14:paraId="6BAD840F" w14:textId="77777777" w:rsidR="009F2266" w:rsidRDefault="009F2266" w:rsidP="009F2266">
            <w:pPr>
              <w:spacing w:line="360" w:lineRule="auto"/>
            </w:pPr>
            <w:r>
              <w:t>Table 2</w:t>
            </w:r>
          </w:p>
          <w:p w14:paraId="2C506A1E" w14:textId="7AB02A78" w:rsidR="009F2266" w:rsidRDefault="009F2266" w:rsidP="009F2266">
            <w:pPr>
              <w:spacing w:line="360" w:lineRule="auto"/>
              <w:rPr>
                <w:i/>
              </w:rPr>
            </w:pPr>
            <w:r>
              <w:rPr>
                <w:i/>
              </w:rPr>
              <w:t>Model comparison indices for EEG results</w:t>
            </w:r>
          </w:p>
        </w:tc>
      </w:tr>
      <w:tr w:rsidR="005D0085" w14:paraId="6C8A9F7E" w14:textId="77777777" w:rsidTr="006531B0">
        <w:trPr>
          <w:trHeight w:val="664"/>
        </w:trPr>
        <w:tc>
          <w:tcPr>
            <w:tcW w:w="4962" w:type="dxa"/>
            <w:tcBorders>
              <w:top w:val="single" w:sz="4" w:space="0" w:color="auto"/>
              <w:bottom w:val="single" w:sz="4" w:space="0" w:color="auto"/>
            </w:tcBorders>
            <w:vAlign w:val="center"/>
          </w:tcPr>
          <w:p w14:paraId="71696330" w14:textId="77777777" w:rsidR="005D0085" w:rsidRDefault="005D0085" w:rsidP="00FF793F">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FF793F">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FF793F">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FF793F">
            <w:r>
              <w:rPr>
                <w:i/>
              </w:rPr>
              <w:t>Bayesian R</w:t>
            </w:r>
            <w:r>
              <w:rPr>
                <w:i/>
                <w:vertAlign w:val="superscript"/>
              </w:rPr>
              <w:t>2</w:t>
            </w:r>
            <w:r w:rsidR="00297068">
              <w:rPr>
                <w:i/>
              </w:rPr>
              <w:t xml:space="preserve"> (SE)</w:t>
            </w:r>
          </w:p>
        </w:tc>
      </w:tr>
      <w:tr w:rsidR="005D0085" w14:paraId="533CDB1C" w14:textId="77777777" w:rsidTr="006531B0">
        <w:trPr>
          <w:trHeight w:val="437"/>
        </w:trPr>
        <w:tc>
          <w:tcPr>
            <w:tcW w:w="4962" w:type="dxa"/>
            <w:tcBorders>
              <w:top w:val="single" w:sz="4" w:space="0" w:color="auto"/>
            </w:tcBorders>
            <w:vAlign w:val="center"/>
          </w:tcPr>
          <w:p w14:paraId="18886DE6" w14:textId="77777777" w:rsidR="005D0085" w:rsidRDefault="005D0085" w:rsidP="00FF793F">
            <w:r>
              <w:t>Null</w:t>
            </w:r>
          </w:p>
        </w:tc>
        <w:tc>
          <w:tcPr>
            <w:tcW w:w="2126" w:type="dxa"/>
            <w:tcBorders>
              <w:top w:val="single" w:sz="4" w:space="0" w:color="auto"/>
            </w:tcBorders>
            <w:vAlign w:val="center"/>
          </w:tcPr>
          <w:p w14:paraId="44ECC83A" w14:textId="11072626" w:rsidR="005D0085" w:rsidRDefault="00BA6825" w:rsidP="00FF793F">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BA6825"/>
        </w:tc>
        <w:tc>
          <w:tcPr>
            <w:tcW w:w="1985"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6531B0">
        <w:trPr>
          <w:trHeight w:val="437"/>
        </w:trPr>
        <w:tc>
          <w:tcPr>
            <w:tcW w:w="4962" w:type="dxa"/>
            <w:vAlign w:val="center"/>
          </w:tcPr>
          <w:p w14:paraId="60AEADE4" w14:textId="77777777" w:rsidR="005D0085" w:rsidRDefault="005D0085" w:rsidP="00FF793F">
            <w:r>
              <w:t>Reward phase</w:t>
            </w:r>
          </w:p>
        </w:tc>
        <w:tc>
          <w:tcPr>
            <w:tcW w:w="2126" w:type="dxa"/>
            <w:vAlign w:val="center"/>
          </w:tcPr>
          <w:p w14:paraId="2851F32C" w14:textId="360BFE81" w:rsidR="005D0085" w:rsidRDefault="00BA6825" w:rsidP="00FF793F">
            <w:r w:rsidRPr="00BA6825">
              <w:t xml:space="preserve">-115.47 </w:t>
            </w:r>
            <w:r>
              <w:t>(</w:t>
            </w:r>
            <w:r w:rsidRPr="00BA6825">
              <w:t>38.14</w:t>
            </w:r>
            <w:r>
              <w:t>)</w:t>
            </w:r>
          </w:p>
        </w:tc>
        <w:tc>
          <w:tcPr>
            <w:tcW w:w="425" w:type="dxa"/>
            <w:vAlign w:val="center"/>
          </w:tcPr>
          <w:p w14:paraId="6AEAB5AD" w14:textId="3B2BF5EB" w:rsidR="005D0085" w:rsidRDefault="005D0085" w:rsidP="00BA6825"/>
        </w:tc>
        <w:tc>
          <w:tcPr>
            <w:tcW w:w="1985"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6531B0">
        <w:trPr>
          <w:trHeight w:val="419"/>
        </w:trPr>
        <w:tc>
          <w:tcPr>
            <w:tcW w:w="4962" w:type="dxa"/>
            <w:vAlign w:val="center"/>
          </w:tcPr>
          <w:p w14:paraId="7C8B8734" w14:textId="28A55B41" w:rsidR="005D0085" w:rsidRDefault="00BA6825" w:rsidP="00FF793F">
            <w:r>
              <w:t>Attention</w:t>
            </w:r>
          </w:p>
        </w:tc>
        <w:tc>
          <w:tcPr>
            <w:tcW w:w="2126" w:type="dxa"/>
            <w:vAlign w:val="center"/>
          </w:tcPr>
          <w:p w14:paraId="0FCEC29D" w14:textId="188FCF77" w:rsidR="005D0085" w:rsidRDefault="00BA6825" w:rsidP="00FF793F">
            <w:r w:rsidRPr="00BA6825">
              <w:t xml:space="preserve">-211.10 </w:t>
            </w:r>
            <w:r>
              <w:t>(</w:t>
            </w:r>
            <w:r w:rsidRPr="00BA6825">
              <w:t>41.72</w:t>
            </w:r>
            <w:r>
              <w:t>)</w:t>
            </w:r>
          </w:p>
        </w:tc>
        <w:tc>
          <w:tcPr>
            <w:tcW w:w="425" w:type="dxa"/>
            <w:vAlign w:val="center"/>
          </w:tcPr>
          <w:p w14:paraId="0A0CCA18" w14:textId="208612F6" w:rsidR="005D0085" w:rsidRDefault="005D0085" w:rsidP="00BA6825"/>
        </w:tc>
        <w:tc>
          <w:tcPr>
            <w:tcW w:w="1985"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6531B0">
        <w:trPr>
          <w:trHeight w:val="419"/>
        </w:trPr>
        <w:tc>
          <w:tcPr>
            <w:tcW w:w="4962" w:type="dxa"/>
            <w:vAlign w:val="center"/>
          </w:tcPr>
          <w:p w14:paraId="4D6995CA" w14:textId="4B241257" w:rsidR="00BA6825" w:rsidRDefault="00BA6825" w:rsidP="00E91E39">
            <w:r>
              <w:t xml:space="preserve">Reward phase </w:t>
            </w:r>
            <w:r w:rsidR="00E91E39">
              <w:t>+</w:t>
            </w:r>
            <w:r>
              <w:t xml:space="preserve"> attention</w:t>
            </w:r>
          </w:p>
        </w:tc>
        <w:tc>
          <w:tcPr>
            <w:tcW w:w="2126" w:type="dxa"/>
            <w:vAlign w:val="center"/>
          </w:tcPr>
          <w:p w14:paraId="66A441C1" w14:textId="52FB3980" w:rsidR="00BA6825" w:rsidRDefault="00BA6825" w:rsidP="00FF793F">
            <w:r w:rsidRPr="00BA6825">
              <w:t xml:space="preserve">-200.35 </w:t>
            </w:r>
            <w:r>
              <w:t>(</w:t>
            </w:r>
            <w:r w:rsidRPr="00BA6825">
              <w:t>41.10</w:t>
            </w:r>
            <w:r>
              <w:t>)</w:t>
            </w:r>
          </w:p>
        </w:tc>
        <w:tc>
          <w:tcPr>
            <w:tcW w:w="425" w:type="dxa"/>
            <w:vAlign w:val="center"/>
          </w:tcPr>
          <w:p w14:paraId="467B89B1" w14:textId="529231FF" w:rsidR="00BA6825" w:rsidRDefault="00BA6825" w:rsidP="00BA6825"/>
        </w:tc>
        <w:tc>
          <w:tcPr>
            <w:tcW w:w="1985" w:type="dxa"/>
            <w:vAlign w:val="center"/>
          </w:tcPr>
          <w:p w14:paraId="0C5E1974" w14:textId="44F7F2CD" w:rsidR="00BA6825" w:rsidRDefault="00BA6825" w:rsidP="00FB785C">
            <w:r w:rsidRPr="00BA6825">
              <w:t xml:space="preserve">0.22 </w:t>
            </w:r>
            <w:r>
              <w:t>(</w:t>
            </w:r>
            <w:r w:rsidRPr="00BA6825">
              <w:t>0.0</w:t>
            </w:r>
            <w:r w:rsidR="00FB785C">
              <w:t>4</w:t>
            </w:r>
            <w:r>
              <w:t>)</w:t>
            </w:r>
          </w:p>
        </w:tc>
      </w:tr>
      <w:tr w:rsidR="00E91E39" w14:paraId="404428DF" w14:textId="77777777" w:rsidTr="006531B0">
        <w:trPr>
          <w:trHeight w:val="419"/>
        </w:trPr>
        <w:tc>
          <w:tcPr>
            <w:tcW w:w="4962" w:type="dxa"/>
            <w:vAlign w:val="center"/>
          </w:tcPr>
          <w:p w14:paraId="073A3545" w14:textId="711473E7" w:rsidR="00E91E39" w:rsidRDefault="00E91E39" w:rsidP="00E91E39">
            <w:r>
              <w:t>Reward phase X attention</w:t>
            </w:r>
          </w:p>
        </w:tc>
        <w:tc>
          <w:tcPr>
            <w:tcW w:w="2126" w:type="dxa"/>
            <w:vAlign w:val="center"/>
          </w:tcPr>
          <w:p w14:paraId="5F1A4FD0" w14:textId="24AE73CF" w:rsidR="00E91E39" w:rsidRPr="00BA6825" w:rsidRDefault="00E91E39" w:rsidP="00E91E39">
            <w:r w:rsidRPr="00BA6825">
              <w:t>-</w:t>
            </w:r>
            <w:r>
              <w:t>193.05</w:t>
            </w:r>
            <w:r w:rsidRPr="00BA6825">
              <w:t xml:space="preserve"> </w:t>
            </w:r>
            <w:r>
              <w:t>(40.69)</w:t>
            </w:r>
          </w:p>
        </w:tc>
        <w:tc>
          <w:tcPr>
            <w:tcW w:w="425" w:type="dxa"/>
            <w:vAlign w:val="center"/>
          </w:tcPr>
          <w:p w14:paraId="0F74BDCD" w14:textId="4D94DA2E" w:rsidR="00E91E39" w:rsidRPr="00BA6825" w:rsidRDefault="00E91E39" w:rsidP="00E91E39"/>
        </w:tc>
        <w:tc>
          <w:tcPr>
            <w:tcW w:w="1985" w:type="dxa"/>
            <w:vAlign w:val="center"/>
          </w:tcPr>
          <w:p w14:paraId="0CA20FC8" w14:textId="59EBB602" w:rsidR="00E91E39" w:rsidRPr="00BA6825" w:rsidRDefault="00E91E39" w:rsidP="00E91E39">
            <w:r>
              <w:t>0.23</w:t>
            </w:r>
            <w:r w:rsidRPr="00BA6825">
              <w:t xml:space="preserve"> </w:t>
            </w:r>
            <w:r>
              <w:t>(</w:t>
            </w:r>
            <w:r w:rsidRPr="00BA6825">
              <w:t>0.0</w:t>
            </w:r>
            <w:r>
              <w:t>4)</w:t>
            </w:r>
          </w:p>
        </w:tc>
      </w:tr>
      <w:tr w:rsidR="00E91E39" w14:paraId="4EBA895C" w14:textId="77777777" w:rsidTr="006531B0">
        <w:trPr>
          <w:trHeight w:val="419"/>
        </w:trPr>
        <w:tc>
          <w:tcPr>
            <w:tcW w:w="4962" w:type="dxa"/>
            <w:vAlign w:val="center"/>
          </w:tcPr>
          <w:p w14:paraId="6E205B00" w14:textId="322D38BB" w:rsidR="00E91E39" w:rsidRDefault="00E91E39" w:rsidP="00E91E39">
            <w:r>
              <w:t>Reward magnitude X reward phase + attention</w:t>
            </w:r>
          </w:p>
        </w:tc>
        <w:tc>
          <w:tcPr>
            <w:tcW w:w="2126" w:type="dxa"/>
            <w:vAlign w:val="center"/>
          </w:tcPr>
          <w:p w14:paraId="6A50005D" w14:textId="1359C54F" w:rsidR="00E91E39" w:rsidRDefault="00E91E39" w:rsidP="00E91E39">
            <w:r w:rsidRPr="00BA6825">
              <w:t xml:space="preserve">-272.18 </w:t>
            </w:r>
            <w:r>
              <w:t>(</w:t>
            </w:r>
            <w:r w:rsidRPr="00BA6825">
              <w:t>42.75</w:t>
            </w:r>
            <w:r>
              <w:t>)</w:t>
            </w:r>
          </w:p>
        </w:tc>
        <w:tc>
          <w:tcPr>
            <w:tcW w:w="425" w:type="dxa"/>
            <w:vAlign w:val="center"/>
          </w:tcPr>
          <w:p w14:paraId="1A2AE93F" w14:textId="6282E8AE" w:rsidR="00E91E39" w:rsidRDefault="00E91E39" w:rsidP="00E91E39"/>
        </w:tc>
        <w:tc>
          <w:tcPr>
            <w:tcW w:w="1985" w:type="dxa"/>
            <w:vAlign w:val="center"/>
          </w:tcPr>
          <w:p w14:paraId="7B42DA38" w14:textId="56052ADB" w:rsidR="00E91E39" w:rsidRDefault="00E91E39" w:rsidP="00E91E39">
            <w:r w:rsidRPr="00BA6825">
              <w:t>0.4</w:t>
            </w:r>
            <w:r>
              <w:t>3</w:t>
            </w:r>
            <w:r w:rsidRPr="00BA6825">
              <w:t xml:space="preserve"> </w:t>
            </w:r>
            <w:r>
              <w:t>(</w:t>
            </w:r>
            <w:r w:rsidRPr="00BA6825">
              <w:t>0.0</w:t>
            </w:r>
            <w:r>
              <w:t>4)</w:t>
            </w:r>
          </w:p>
        </w:tc>
      </w:tr>
      <w:tr w:rsidR="00E91E39" w14:paraId="7A6056A2" w14:textId="77777777" w:rsidTr="006531B0">
        <w:trPr>
          <w:trHeight w:val="419"/>
        </w:trPr>
        <w:tc>
          <w:tcPr>
            <w:tcW w:w="4962" w:type="dxa"/>
            <w:tcBorders>
              <w:bottom w:val="single" w:sz="4" w:space="0" w:color="auto"/>
            </w:tcBorders>
            <w:vAlign w:val="center"/>
          </w:tcPr>
          <w:p w14:paraId="205D9A02" w14:textId="69A1D5EF" w:rsidR="00E91E39" w:rsidRDefault="00E91E39" w:rsidP="00E91E39">
            <w:r>
              <w:t>Interaction</w:t>
            </w:r>
          </w:p>
        </w:tc>
        <w:tc>
          <w:tcPr>
            <w:tcW w:w="2126" w:type="dxa"/>
            <w:tcBorders>
              <w:bottom w:val="single" w:sz="4" w:space="0" w:color="auto"/>
            </w:tcBorders>
            <w:vAlign w:val="center"/>
          </w:tcPr>
          <w:p w14:paraId="41E9F81F" w14:textId="0DF0350D" w:rsidR="00E91E39" w:rsidRDefault="00E91E39" w:rsidP="00E91E39">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E91E39"/>
        </w:tc>
        <w:tc>
          <w:tcPr>
            <w:tcW w:w="1985" w:type="dxa"/>
            <w:tcBorders>
              <w:bottom w:val="single" w:sz="4" w:space="0" w:color="auto"/>
            </w:tcBorders>
            <w:vAlign w:val="center"/>
          </w:tcPr>
          <w:p w14:paraId="0EDAC911" w14:textId="718E3D4D" w:rsidR="00E91E39" w:rsidRDefault="00E91E39" w:rsidP="00E91E39">
            <w:r w:rsidRPr="00BA6825">
              <w:t>0.5</w:t>
            </w:r>
            <w:r>
              <w:t>3</w:t>
            </w:r>
            <w:r w:rsidRPr="00BA6825">
              <w:t xml:space="preserve"> </w:t>
            </w:r>
            <w:r>
              <w:t>(</w:t>
            </w:r>
            <w:r w:rsidRPr="00BA6825">
              <w:t>0.0</w:t>
            </w:r>
            <w:r>
              <w:t>5)</w:t>
            </w:r>
          </w:p>
        </w:tc>
      </w:tr>
      <w:tr w:rsidR="00E91E39" w14:paraId="437F542B" w14:textId="77777777" w:rsidTr="006531B0">
        <w:trPr>
          <w:trHeight w:val="419"/>
        </w:trPr>
        <w:tc>
          <w:tcPr>
            <w:tcW w:w="9498" w:type="dxa"/>
            <w:gridSpan w:val="4"/>
            <w:tcBorders>
              <w:top w:val="single" w:sz="4" w:space="0" w:color="auto"/>
            </w:tcBorders>
            <w:vAlign w:val="center"/>
          </w:tcPr>
          <w:p w14:paraId="07FE57EA" w14:textId="2E9837BA" w:rsidR="00E91E39" w:rsidRDefault="00E91E39" w:rsidP="00E91E39"/>
        </w:tc>
      </w:tr>
    </w:tbl>
    <w:p w14:paraId="32F6AA69" w14:textId="7AB19556" w:rsidR="005D0085" w:rsidRDefault="004269CE" w:rsidP="00876BCA">
      <w:r w:rsidRPr="00C1424D">
        <w:rPr>
          <w:noProof/>
        </w:rPr>
        <w:lastRenderedPageBreak/>
        <w:drawing>
          <wp:anchor distT="0" distB="0" distL="114300" distR="114300" simplePos="0" relativeHeight="251664384" behindDoc="0" locked="0" layoutInCell="1" allowOverlap="1" wp14:anchorId="43F988C3" wp14:editId="35674F84">
            <wp:simplePos x="0" y="0"/>
            <wp:positionH relativeFrom="column">
              <wp:posOffset>872738</wp:posOffset>
            </wp:positionH>
            <wp:positionV relativeFrom="paragraph">
              <wp:posOffset>307313</wp:posOffset>
            </wp:positionV>
            <wp:extent cx="4594225" cy="3393440"/>
            <wp:effectExtent l="0" t="0" r="0" b="0"/>
            <wp:wrapTopAndBottom/>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3">
                      <a:extLst>
                        <a:ext uri="{28A0092B-C50C-407E-A947-70E740481C1C}">
                          <a14:useLocalDpi xmlns:a14="http://schemas.microsoft.com/office/drawing/2010/main" val="0"/>
                        </a:ext>
                      </a:extLst>
                    </a:blip>
                    <a:srcRect l="32918" t="17222" r="22846" b="24691"/>
                    <a:stretch/>
                  </pic:blipFill>
                  <pic:spPr>
                    <a:xfrm>
                      <a:off x="0" y="0"/>
                      <a:ext cx="4594225" cy="3393440"/>
                    </a:xfrm>
                    <a:prstGeom prst="rect">
                      <a:avLst/>
                    </a:prstGeom>
                  </pic:spPr>
                </pic:pic>
              </a:graphicData>
            </a:graphic>
          </wp:anchor>
        </w:drawing>
      </w:r>
    </w:p>
    <w:p w14:paraId="7E7024CD" w14:textId="74C53E92" w:rsidR="00C1424D" w:rsidRDefault="00C1424D" w:rsidP="004269CE">
      <w:pPr>
        <w:jc w:val="both"/>
        <w:rPr>
          <w:b/>
          <w:sz w:val="20"/>
        </w:rPr>
      </w:pPr>
    </w:p>
    <w:p w14:paraId="1595A41F" w14:textId="4EE6155D" w:rsidR="000F0109" w:rsidRDefault="00C1424D" w:rsidP="004269CE">
      <w:pPr>
        <w:jc w:val="both"/>
        <w:rPr>
          <w:sz w:val="20"/>
        </w:rPr>
      </w:pPr>
      <w:r>
        <w:rPr>
          <w:b/>
          <w:sz w:val="20"/>
        </w:rPr>
        <w:t>Figure 6</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s for ssVEP amplitudes across conditions.</w:t>
      </w:r>
      <w:r w:rsidR="000F0109">
        <w:rPr>
          <w:sz w:val="20"/>
        </w:rPr>
        <w:t xml:space="preserve"> Amplitudes for the attended stimuli are plotted on the left, and amplitudes for the unattended stimuli are plotted on the right. </w:t>
      </w:r>
    </w:p>
    <w:p w14:paraId="31FB0F43" w14:textId="77777777" w:rsidR="000F0109" w:rsidRDefault="000F0109" w:rsidP="004269CE">
      <w:pPr>
        <w:jc w:val="both"/>
        <w:rPr>
          <w:szCs w:val="24"/>
        </w:rPr>
      </w:pPr>
    </w:p>
    <w:p w14:paraId="45AAAEE7" w14:textId="776DEA77" w:rsidR="000F0109" w:rsidRDefault="000F0109" w:rsidP="00750818">
      <w:pPr>
        <w:spacing w:line="480" w:lineRule="auto"/>
        <w:ind w:firstLine="284"/>
        <w:jc w:val="both"/>
      </w:pPr>
      <w:r>
        <w:t>The poste</w:t>
      </w:r>
      <w:r w:rsidR="005B7BA6">
        <w:t>rior distribution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the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but there was some 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the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 xml:space="preserve">). However, for the low reward condition, </w:t>
      </w:r>
      <w:r w:rsidR="00750818">
        <w:t>there was some evidence that</w:t>
      </w:r>
      <w:r w:rsidR="00755367">
        <w:t xml:space="preserve"> the amplitudes were higher in the extinction compared to acquisition (</w:t>
      </w:r>
      <w:r w:rsidR="00755367">
        <w:rPr>
          <w:i/>
        </w:rPr>
        <w:t xml:space="preserve">M = </w:t>
      </w:r>
      <w:r w:rsidR="003460DC">
        <w:t>0.05</w:t>
      </w:r>
      <w:r w:rsidR="004D7E75">
        <w:t>; 95% HDI [-0.04, 0.14</w:t>
      </w:r>
      <w:r w:rsidR="00755367">
        <w:t>]</w:t>
      </w:r>
      <w:r w:rsidR="007118AB">
        <w:t>; ER = 5.80</w:t>
      </w:r>
      <w:r w:rsidR="00755367">
        <w:t xml:space="preserve">). </w:t>
      </w:r>
    </w:p>
    <w:p w14:paraId="628A638D" w14:textId="77777777" w:rsidR="007D27A2" w:rsidRDefault="004D7E75" w:rsidP="00750818">
      <w:pPr>
        <w:spacing w:line="480" w:lineRule="auto"/>
        <w:ind w:firstLine="284"/>
        <w:jc w:val="both"/>
      </w:pPr>
      <w:r>
        <w:lastRenderedPageBreak/>
        <w:t xml:space="preserve">For the unattended stimuli, </w:t>
      </w:r>
      <w:r w:rsidR="002F3190">
        <w:t xml:space="preserve">the </w:t>
      </w:r>
      <w:r>
        <w:t xml:space="preserve">amplitudes lowered from baseline to acquisition </w:t>
      </w:r>
      <w:r w:rsidR="00E305AF">
        <w:t>in the</w:t>
      </w:r>
      <w:r>
        <w:t xml:space="preserve"> high rewarded condition (</w:t>
      </w:r>
      <w:r>
        <w:rPr>
          <w:i/>
        </w:rPr>
        <w:t xml:space="preserve">M = </w:t>
      </w:r>
      <w:r>
        <w:t>0.04; 95% HDI [-0.03, 0.11]</w:t>
      </w:r>
      <w:r w:rsidR="007118AB">
        <w:t>; ER = 5.76</w:t>
      </w:r>
      <w:r>
        <w:t>)</w:t>
      </w:r>
      <w:r w:rsidR="002F3190">
        <w:t xml:space="preserve">, but not in the </w:t>
      </w:r>
      <w:r w:rsidR="0049608C">
        <w:t>low rewarded condition</w:t>
      </w:r>
      <w:r>
        <w:t xml:space="preserve"> (</w:t>
      </w:r>
      <w:r>
        <w:rPr>
          <w:i/>
        </w:rPr>
        <w:t xml:space="preserve">M = </w:t>
      </w:r>
      <w:r>
        <w:t>0.04; 95% HDI [-0.10, 0.18]</w:t>
      </w:r>
      <w:r w:rsidR="002F3190">
        <w:t>; ER = 2</w:t>
      </w:r>
      <w:r w:rsidR="007118AB">
        <w:t>.48</w:t>
      </w:r>
      <w:r>
        <w:t>).</w:t>
      </w:r>
      <w:r w:rsidR="0049608C">
        <w:t xml:space="preserve"> Amplitudes </w:t>
      </w:r>
      <w:r w:rsidR="002F3190">
        <w:t>did not 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 xml:space="preserve">). </w:t>
      </w:r>
    </w:p>
    <w:p w14:paraId="05C73435" w14:textId="43C79526" w:rsidR="004D7E75" w:rsidRDefault="007D27A2" w:rsidP="00750818">
      <w:pPr>
        <w:spacing w:line="480" w:lineRule="auto"/>
        <w:ind w:firstLine="284"/>
        <w:jc w:val="both"/>
      </w:pPr>
      <w:r>
        <w:t xml:space="preserve">To summarize, </w:t>
      </w:r>
      <w:r>
        <w:t xml:space="preserve">in the attended condition </w:t>
      </w:r>
      <w:r>
        <w:t xml:space="preserve">the amplitudes did not change across the reward phases for the high reward stimuli. However, for the low rewarded stimuli, there was some evidence that they lowered from baseline to acquisition, and increased from acquisition to extinction. </w:t>
      </w:r>
      <w:r>
        <w:t>For the unattended condition</w:t>
      </w:r>
      <w:r w:rsidR="0084073F">
        <w:t xml:space="preserve">, the amplitudes of the low rewarded color did not change across reward phases. For the high rewarded color, there was some evidence that the amplitudes lowered from baseline to acquisition, and increased from acquisition to extinction. </w:t>
      </w:r>
      <w:r w:rsidR="004D7E75">
        <w:t xml:space="preserve"> </w:t>
      </w:r>
    </w:p>
    <w:p w14:paraId="7DDADE4C" w14:textId="564552CB" w:rsidR="002374F2" w:rsidRDefault="002374F2" w:rsidP="00750818">
      <w:pPr>
        <w:spacing w:line="480" w:lineRule="auto"/>
        <w:ind w:firstLine="284"/>
        <w:jc w:val="both"/>
      </w:pPr>
      <w:r>
        <w:t xml:space="preserve">Surprisingly, there was a baseline difference between the two reward probability conditions that was more pronounced in the unattended </w:t>
      </w:r>
      <w:r w:rsidR="008C3227">
        <w:t>(</w:t>
      </w:r>
      <w:r w:rsidR="008C3227">
        <w:rPr>
          <w:i/>
        </w:rPr>
        <w:t xml:space="preserve">M = </w:t>
      </w:r>
      <w:r w:rsidR="008C3227">
        <w:t xml:space="preserve">0.05; 95% HDI [-0.03, 0.14]; ER = 8.90) than in </w:t>
      </w:r>
      <w:r>
        <w:t>the attended condition</w:t>
      </w:r>
      <w:r w:rsidR="008C3227">
        <w:t xml:space="preserve"> (</w:t>
      </w:r>
      <w:r w:rsidR="008C3227">
        <w:rPr>
          <w:i/>
        </w:rPr>
        <w:t xml:space="preserve">M = </w:t>
      </w:r>
      <w:r w:rsidR="008C3227">
        <w:t>0.03; 95% HDI [-0.06, 0.11]; ER = 2.73)</w:t>
      </w:r>
      <w:r>
        <w:t xml:space="preserve">. This was </w:t>
      </w:r>
      <w:r w:rsidR="008362CF">
        <w:t>surprising</w:t>
      </w:r>
      <w:r>
        <w:t xml:space="preserve"> because </w:t>
      </w:r>
      <w:r w:rsidR="008362CF">
        <w:t>participants had no</w:t>
      </w:r>
      <w:r>
        <w:t xml:space="preserve"> way of knowing which color will be rewarded in the acquisition phase and were informed about the possibility of earning rewards only when they completed the baseline phase. </w:t>
      </w:r>
      <w:r w:rsidR="008362CF">
        <w:t xml:space="preserve">However, this baseline difference does not in any way affect our results given that our comparisons of interest are between reward phases for the same reward magnitude.  </w:t>
      </w:r>
    </w:p>
    <w:p w14:paraId="10ED776D" w14:textId="01482922" w:rsidR="004D7E75" w:rsidRDefault="004D7E75" w:rsidP="004269CE">
      <w:pPr>
        <w:jc w:val="both"/>
      </w:pPr>
      <w:r>
        <w:tab/>
      </w:r>
    </w:p>
    <w:p w14:paraId="15880E22" w14:textId="77777777" w:rsidR="000F0109" w:rsidRDefault="000F0109" w:rsidP="004269CE">
      <w:pPr>
        <w:jc w:val="both"/>
      </w:pPr>
    </w:p>
    <w:p w14:paraId="0A2B91AF" w14:textId="15047200" w:rsidR="009508C9" w:rsidRDefault="009508C9" w:rsidP="002374F2">
      <w:pPr>
        <w:pStyle w:val="Heading1"/>
        <w:spacing w:before="0" w:after="240"/>
        <w:jc w:val="left"/>
      </w:pPr>
      <w:r>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lastRenderedPageBreak/>
        <w:tab/>
      </w:r>
      <w:r w:rsidR="007B104B">
        <w:t xml:space="preserve"> </w:t>
      </w:r>
    </w:p>
    <w:p w14:paraId="48662427" w14:textId="6C9A4183" w:rsidR="00F35FBF" w:rsidRDefault="00F35FBF">
      <w:r>
        <w:br w:type="page"/>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77777777" w:rsidR="004D7EBB" w:rsidRDefault="004D7EBB" w:rsidP="004D7EBB">
      <w:pPr>
        <w:spacing w:line="480" w:lineRule="auto"/>
        <w:ind w:firstLine="284"/>
        <w:jc w:val="both"/>
      </w:pPr>
      <w:r>
        <w:t xml:space="preserve">Visualization and statistical analyses were performed using </w:t>
      </w:r>
      <w:commentRangeStart w:id="18"/>
      <w:r>
        <w:t>R</w:t>
      </w:r>
      <w:commentRangeEnd w:id="18"/>
      <w:r>
        <w:rPr>
          <w:rStyle w:val="CommentReference"/>
        </w:rPr>
        <w:commentReference w:id="18"/>
      </w:r>
      <w:r>
        <w:t xml:space="preserve"> v3.4.4 via </w:t>
      </w:r>
      <w:commentRangeStart w:id="19"/>
      <w:r>
        <w:t xml:space="preserve">RStudio </w:t>
      </w:r>
      <w:commentRangeEnd w:id="19"/>
      <w:r>
        <w:rPr>
          <w:rStyle w:val="CommentReference"/>
        </w:rPr>
        <w:commentReference w:id="19"/>
      </w:r>
      <w:r>
        <w:t>v1.1.453. We used the following packages (and their respective dependencies):</w:t>
      </w:r>
    </w:p>
    <w:p w14:paraId="255E8E60" w14:textId="77777777" w:rsidR="004D7EBB" w:rsidRDefault="004D7EBB" w:rsidP="004D7EBB">
      <w:pPr>
        <w:spacing w:line="480" w:lineRule="auto"/>
        <w:ind w:firstLine="284"/>
        <w:jc w:val="both"/>
      </w:pPr>
      <w:r>
        <w:t>•</w:t>
      </w:r>
      <w:r>
        <w:tab/>
        <w:t xml:space="preserve">data manipulation: </w:t>
      </w:r>
      <w:commentRangeStart w:id="20"/>
      <w:proofErr w:type="spellStart"/>
      <w:r>
        <w:t>tidyverse</w:t>
      </w:r>
      <w:proofErr w:type="spellEnd"/>
      <w:r>
        <w:t xml:space="preserve"> </w:t>
      </w:r>
      <w:commentRangeEnd w:id="20"/>
      <w:r>
        <w:rPr>
          <w:rStyle w:val="CommentReference"/>
        </w:rPr>
        <w:commentReference w:id="20"/>
      </w:r>
      <w:r>
        <w:t>v1.2.1;</w:t>
      </w:r>
    </w:p>
    <w:p w14:paraId="3788C5C1" w14:textId="77777777" w:rsidR="004D7EBB" w:rsidRDefault="004D7EBB" w:rsidP="004D7EBB">
      <w:pPr>
        <w:spacing w:line="480" w:lineRule="auto"/>
        <w:ind w:firstLine="284"/>
        <w:jc w:val="both"/>
      </w:pPr>
      <w:r>
        <w:t>•</w:t>
      </w:r>
      <w:r>
        <w:tab/>
        <w:t xml:space="preserve">statistical analyses: </w:t>
      </w:r>
      <w:commentRangeStart w:id="21"/>
      <w:proofErr w:type="spellStart"/>
      <w:r>
        <w:t>Rmisc</w:t>
      </w:r>
      <w:proofErr w:type="spellEnd"/>
      <w:r>
        <w:t xml:space="preserve"> </w:t>
      </w:r>
      <w:commentRangeEnd w:id="21"/>
      <w:r>
        <w:rPr>
          <w:rStyle w:val="CommentReference"/>
        </w:rPr>
        <w:commentReference w:id="21"/>
      </w:r>
      <w:r>
        <w:t>v1.5, brms v2.3.1;</w:t>
      </w:r>
    </w:p>
    <w:p w14:paraId="15173E87" w14:textId="77777777"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 </w:t>
      </w:r>
      <w:commentRangeStart w:id="22"/>
      <w:proofErr w:type="spellStart"/>
      <w:r>
        <w:t>yarrr</w:t>
      </w:r>
      <w:proofErr w:type="spellEnd"/>
      <w:r>
        <w:t xml:space="preserve"> </w:t>
      </w:r>
      <w:commentRangeEnd w:id="22"/>
      <w:r>
        <w:rPr>
          <w:rStyle w:val="CommentReference"/>
        </w:rPr>
        <w:commentReference w:id="22"/>
      </w:r>
      <w:r>
        <w:t xml:space="preserve">v0.1.5, </w:t>
      </w:r>
      <w:commentRangeStart w:id="23"/>
      <w:proofErr w:type="spellStart"/>
      <w:r>
        <w:t>viridis</w:t>
      </w:r>
      <w:proofErr w:type="spellEnd"/>
      <w:r>
        <w:t xml:space="preserve"> </w:t>
      </w:r>
      <w:commentRangeEnd w:id="23"/>
      <w:r>
        <w:rPr>
          <w:rStyle w:val="CommentReference"/>
        </w:rPr>
        <w:commentReference w:id="23"/>
      </w:r>
      <w:r>
        <w:t xml:space="preserve">v0.5.1, </w:t>
      </w:r>
      <w:commentRangeStart w:id="24"/>
      <w:proofErr w:type="spellStart"/>
      <w:r>
        <w:t>eegUtils</w:t>
      </w:r>
      <w:proofErr w:type="spellEnd"/>
      <w:r>
        <w:t xml:space="preserve"> </w:t>
      </w:r>
      <w:commentRangeEnd w:id="24"/>
      <w:r>
        <w:rPr>
          <w:rStyle w:val="CommentReference"/>
        </w:rPr>
        <w:commentReference w:id="24"/>
      </w:r>
      <w:r>
        <w:t>v0.2.0,</w:t>
      </w:r>
      <w:r w:rsidRPr="0044078F">
        <w:t xml:space="preserve"> </w:t>
      </w:r>
      <w:proofErr w:type="spellStart"/>
      <w:r w:rsidRPr="0044078F">
        <w:t>brmstools</w:t>
      </w:r>
      <w:proofErr w:type="spellEnd"/>
      <w:r>
        <w:t>,</w:t>
      </w:r>
      <w:r w:rsidRPr="0044078F">
        <w:t xml:space="preserve"> BEST</w:t>
      </w:r>
      <w:r>
        <w:t>;</w:t>
      </w:r>
    </w:p>
    <w:p w14:paraId="37C68A79" w14:textId="77777777" w:rsidR="004D7EBB" w:rsidRDefault="004D7EBB" w:rsidP="004D7EBB">
      <w:pPr>
        <w:spacing w:line="480" w:lineRule="auto"/>
        <w:ind w:firstLine="284"/>
        <w:jc w:val="both"/>
      </w:pPr>
      <w:r>
        <w:t>•</w:t>
      </w:r>
      <w:r>
        <w:tab/>
        <w:t xml:space="preserve">report generation: </w:t>
      </w:r>
      <w:commentRangeStart w:id="25"/>
      <w:proofErr w:type="spellStart"/>
      <w:r>
        <w:t>pacman</w:t>
      </w:r>
      <w:proofErr w:type="spellEnd"/>
      <w:r>
        <w:t xml:space="preserve"> </w:t>
      </w:r>
      <w:commentRangeEnd w:id="25"/>
      <w:r>
        <w:rPr>
          <w:rStyle w:val="CommentReference"/>
        </w:rPr>
        <w:commentReference w:id="25"/>
      </w:r>
      <w:r>
        <w:t xml:space="preserve">v0.4.6, </w:t>
      </w:r>
      <w:commentRangeStart w:id="26"/>
      <w:proofErr w:type="spellStart"/>
      <w:r>
        <w:t>knitr</w:t>
      </w:r>
      <w:proofErr w:type="spellEnd"/>
      <w:r>
        <w:t xml:space="preserve"> </w:t>
      </w:r>
      <w:commentRangeEnd w:id="26"/>
      <w:r>
        <w:rPr>
          <w:rStyle w:val="CommentReference"/>
        </w:rPr>
        <w:commentReference w:id="26"/>
      </w:r>
      <w:r>
        <w:t>v1.20.</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7"/>
      <w:r>
        <w:t xml:space="preserve">Dr. Inez </w:t>
      </w:r>
      <w:proofErr w:type="spellStart"/>
      <w:r>
        <w:t>Greven</w:t>
      </w:r>
      <w:proofErr w:type="spellEnd"/>
      <w:r>
        <w:t xml:space="preserve"> </w:t>
      </w:r>
      <w:commentRangeEnd w:id="27"/>
      <w:r>
        <w:rPr>
          <w:rStyle w:val="CommentReference"/>
        </w:rPr>
        <w:commentReference w:id="27"/>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8"/>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8"/>
      <w:r w:rsidR="000A774E">
        <w:rPr>
          <w:rStyle w:val="CommentReference"/>
        </w:rPr>
        <w:commentReference w:id="28"/>
      </w:r>
      <w:r w:rsidRPr="0002004A">
        <w:rPr>
          <w:rFonts w:eastAsia="Times New Roman"/>
          <w:szCs w:val="24"/>
        </w:rPr>
        <w:t xml:space="preserve">, and analysis scripts are available </w:t>
      </w:r>
      <w:commentRangeStart w:id="29"/>
      <w:r w:rsidR="00054E36">
        <w:rPr>
          <w:rFonts w:eastAsia="Times New Roman"/>
          <w:szCs w:val="24"/>
        </w:rPr>
        <w:t>at</w:t>
      </w:r>
      <w:commentRangeEnd w:id="29"/>
      <w:r w:rsidR="000A774E">
        <w:rPr>
          <w:rStyle w:val="CommentReference"/>
        </w:rPr>
        <w:commentReference w:id="29"/>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30"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24"/>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065242E8" w14:textId="3164FFD1" w:rsidR="00A74EFB" w:rsidRPr="00A74EFB" w:rsidRDefault="009214B6" w:rsidP="00A74EF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A74EFB" w:rsidRPr="00A74EFB">
        <w:rPr>
          <w:noProof/>
          <w:szCs w:val="24"/>
        </w:rPr>
        <w:t xml:space="preserve">Andersen, S. K., &amp; Müller, M. M. (2010). Behavioral performance follows the time course of neural facilitation and suppression during cued shifts of feature-selective attention. </w:t>
      </w:r>
      <w:r w:rsidR="00A74EFB" w:rsidRPr="00A74EFB">
        <w:rPr>
          <w:i/>
          <w:iCs/>
          <w:noProof/>
          <w:szCs w:val="24"/>
        </w:rPr>
        <w:t>Proceedings of the National Academy of Sciences of the United States of America</w:t>
      </w:r>
      <w:r w:rsidR="00A74EFB" w:rsidRPr="00A74EFB">
        <w:rPr>
          <w:noProof/>
          <w:szCs w:val="24"/>
        </w:rPr>
        <w:t xml:space="preserve">, </w:t>
      </w:r>
      <w:r w:rsidR="00A74EFB" w:rsidRPr="00A74EFB">
        <w:rPr>
          <w:i/>
          <w:iCs/>
          <w:noProof/>
          <w:szCs w:val="24"/>
        </w:rPr>
        <w:t>107</w:t>
      </w:r>
      <w:r w:rsidR="00A74EFB" w:rsidRPr="00A74EFB">
        <w:rPr>
          <w:noProof/>
          <w:szCs w:val="24"/>
        </w:rPr>
        <w:t>(31), 13878–13882. https://doi.org/10.1073/pnas.1002436107</w:t>
      </w:r>
    </w:p>
    <w:p w14:paraId="1CDD677F"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en, S. K., Müller, M. M., &amp; Hillyard, S. A. (2012). Tracking the allocation of attention in visual scenes with steady-state evoked potentials. In </w:t>
      </w:r>
      <w:r w:rsidRPr="00A74EFB">
        <w:rPr>
          <w:i/>
          <w:iCs/>
          <w:noProof/>
          <w:szCs w:val="24"/>
        </w:rPr>
        <w:t>Cognitive neuroscience of attention</w:t>
      </w:r>
      <w:r w:rsidRPr="00A74EFB">
        <w:rPr>
          <w:noProof/>
          <w:szCs w:val="24"/>
        </w:rPr>
        <w:t xml:space="preserve"> (pp. 197–216).</w:t>
      </w:r>
    </w:p>
    <w:p w14:paraId="74D822D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on, B. A. (2016). The attention habit: How reward learning shapes attentional selection. </w:t>
      </w:r>
      <w:r w:rsidRPr="00A74EFB">
        <w:rPr>
          <w:i/>
          <w:iCs/>
          <w:noProof/>
          <w:szCs w:val="24"/>
        </w:rPr>
        <w:t>Annals of the New York Academy of Sciences</w:t>
      </w:r>
      <w:r w:rsidRPr="00A74EFB">
        <w:rPr>
          <w:noProof/>
          <w:szCs w:val="24"/>
        </w:rPr>
        <w:t xml:space="preserve">, </w:t>
      </w:r>
      <w:r w:rsidRPr="00A74EFB">
        <w:rPr>
          <w:i/>
          <w:iCs/>
          <w:noProof/>
          <w:szCs w:val="24"/>
        </w:rPr>
        <w:t>1369</w:t>
      </w:r>
      <w:r w:rsidRPr="00A74EFB">
        <w:rPr>
          <w:noProof/>
          <w:szCs w:val="24"/>
        </w:rPr>
        <w:t>(1), 24–39. https://doi.org/10.1111/nyas.12957</w:t>
      </w:r>
    </w:p>
    <w:p w14:paraId="22BE6D2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Bürkner, P.-C. (2016). brms: An R package for Bayesian multilevel models using Stan. </w:t>
      </w:r>
      <w:r w:rsidRPr="00A74EFB">
        <w:rPr>
          <w:i/>
          <w:iCs/>
          <w:noProof/>
          <w:szCs w:val="24"/>
        </w:rPr>
        <w:t>Journal of Statistical Software</w:t>
      </w:r>
      <w:r w:rsidRPr="00A74EFB">
        <w:rPr>
          <w:noProof/>
          <w:szCs w:val="24"/>
        </w:rPr>
        <w:t xml:space="preserve">, </w:t>
      </w:r>
      <w:r w:rsidRPr="00A74EFB">
        <w:rPr>
          <w:i/>
          <w:iCs/>
          <w:noProof/>
          <w:szCs w:val="24"/>
        </w:rPr>
        <w:t>80</w:t>
      </w:r>
      <w:r w:rsidRPr="00A74EFB">
        <w:rPr>
          <w:noProof/>
          <w:szCs w:val="24"/>
        </w:rPr>
        <w:t>(1), 1–28.</w:t>
      </w:r>
    </w:p>
    <w:p w14:paraId="7E6F189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arpenter, B., Gelman, A., Hoffman, M., Lee, D., Goodrich, B., Betancourt, M., … Riddell, A. (2016). Stan: A probabilistic programming language. </w:t>
      </w:r>
      <w:r w:rsidRPr="00A74EFB">
        <w:rPr>
          <w:i/>
          <w:iCs/>
          <w:noProof/>
          <w:szCs w:val="24"/>
        </w:rPr>
        <w:t>Journal of Statistical Software</w:t>
      </w:r>
      <w:r w:rsidRPr="00A74EFB">
        <w:rPr>
          <w:noProof/>
          <w:szCs w:val="24"/>
        </w:rPr>
        <w:t xml:space="preserve">, </w:t>
      </w:r>
      <w:r w:rsidRPr="00A74EFB">
        <w:rPr>
          <w:i/>
          <w:iCs/>
          <w:noProof/>
          <w:szCs w:val="24"/>
        </w:rPr>
        <w:t>2</w:t>
      </w:r>
      <w:r w:rsidRPr="00A74EFB">
        <w:rPr>
          <w:noProof/>
          <w:szCs w:val="24"/>
        </w:rPr>
        <w:t>(20), 1–37.</w:t>
      </w:r>
    </w:p>
    <w:p w14:paraId="070FFA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elazzi, L., Perlato, A., Santandrea, E., &amp; Della Libera, C. (2013). Rewards teach visual selective attention. </w:t>
      </w:r>
      <w:r w:rsidRPr="00A74EFB">
        <w:rPr>
          <w:i/>
          <w:iCs/>
          <w:noProof/>
          <w:szCs w:val="24"/>
        </w:rPr>
        <w:t>Vision Research</w:t>
      </w:r>
      <w:r w:rsidRPr="00A74EFB">
        <w:rPr>
          <w:noProof/>
          <w:szCs w:val="24"/>
        </w:rPr>
        <w:t xml:space="preserve">, </w:t>
      </w:r>
      <w:r w:rsidRPr="00A74EFB">
        <w:rPr>
          <w:i/>
          <w:iCs/>
          <w:noProof/>
          <w:szCs w:val="24"/>
        </w:rPr>
        <w:t>85</w:t>
      </w:r>
      <w:r w:rsidRPr="00A74EFB">
        <w:rPr>
          <w:noProof/>
          <w:szCs w:val="24"/>
        </w:rPr>
        <w:t>, 58–62. https://doi.org/10.1016/j.visres.2012.12.005</w:t>
      </w:r>
    </w:p>
    <w:p w14:paraId="0B0AEF9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un, M. M., Golomb, J. D., &amp; Turk-Browne, N. B. (2011). A Taxonomy of External and Internal Attention. </w:t>
      </w:r>
      <w:r w:rsidRPr="00A74EFB">
        <w:rPr>
          <w:i/>
          <w:iCs/>
          <w:noProof/>
          <w:szCs w:val="24"/>
        </w:rPr>
        <w:t>Annual Review of Psychology</w:t>
      </w:r>
      <w:r w:rsidRPr="00A74EFB">
        <w:rPr>
          <w:noProof/>
          <w:szCs w:val="24"/>
        </w:rPr>
        <w:t xml:space="preserve">, </w:t>
      </w:r>
      <w:r w:rsidRPr="00A74EFB">
        <w:rPr>
          <w:i/>
          <w:iCs/>
          <w:noProof/>
          <w:szCs w:val="24"/>
        </w:rPr>
        <w:t>62</w:t>
      </w:r>
      <w:r w:rsidRPr="00A74EFB">
        <w:rPr>
          <w:noProof/>
          <w:szCs w:val="24"/>
        </w:rPr>
        <w:t>(1), 73–101. https://doi.org/10.1146/annurev.psych.093008.100427</w:t>
      </w:r>
    </w:p>
    <w:p w14:paraId="3D95AEC6"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Della Libera, C., &amp; Chelazzi, L. (2009). Learning to attend and to ignore is a matter of gains and losses. </w:t>
      </w:r>
      <w:r w:rsidRPr="00A74EFB">
        <w:rPr>
          <w:i/>
          <w:iCs/>
          <w:noProof/>
          <w:szCs w:val="24"/>
        </w:rPr>
        <w:t>Psychological Science</w:t>
      </w:r>
      <w:r w:rsidRPr="00A74EFB">
        <w:rPr>
          <w:noProof/>
          <w:szCs w:val="24"/>
        </w:rPr>
        <w:t xml:space="preserve">, </w:t>
      </w:r>
      <w:r w:rsidRPr="00A74EFB">
        <w:rPr>
          <w:i/>
          <w:iCs/>
          <w:noProof/>
          <w:szCs w:val="24"/>
        </w:rPr>
        <w:t>20</w:t>
      </w:r>
      <w:r w:rsidRPr="00A74EFB">
        <w:rPr>
          <w:noProof/>
          <w:szCs w:val="24"/>
        </w:rPr>
        <w:t>(6), 778–784. https://doi.org/10.1111/j.1467-9280.2009.02360.x</w:t>
      </w:r>
    </w:p>
    <w:p w14:paraId="325EA9A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lastRenderedPageBreak/>
        <w:t xml:space="preserve">Desimone, R., &amp; Duncan, J. (1995). Neural Mechanisms of Selective Visual. </w:t>
      </w:r>
      <w:r w:rsidRPr="00A74EFB">
        <w:rPr>
          <w:i/>
          <w:iCs/>
          <w:noProof/>
          <w:szCs w:val="24"/>
        </w:rPr>
        <w:t>Annual Review of Neuroscience</w:t>
      </w:r>
      <w:r w:rsidRPr="00A74EFB">
        <w:rPr>
          <w:noProof/>
          <w:szCs w:val="24"/>
        </w:rPr>
        <w:t xml:space="preserve">, </w:t>
      </w:r>
      <w:r w:rsidRPr="00A74EFB">
        <w:rPr>
          <w:i/>
          <w:iCs/>
          <w:noProof/>
          <w:szCs w:val="24"/>
        </w:rPr>
        <w:t>18</w:t>
      </w:r>
      <w:r w:rsidRPr="00A74EFB">
        <w:rPr>
          <w:noProof/>
          <w:szCs w:val="24"/>
        </w:rPr>
        <w:t>(1), 193–222. https://doi.org/10.1146/annurev.ne.18.030195.001205</w:t>
      </w:r>
    </w:p>
    <w:p w14:paraId="749EA5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ailing, M., &amp; Theeuwes, J. (2017). Selection history: How reward modulates selectivity of visual attention. </w:t>
      </w:r>
      <w:r w:rsidRPr="00A74EFB">
        <w:rPr>
          <w:i/>
          <w:iCs/>
          <w:noProof/>
          <w:szCs w:val="24"/>
        </w:rPr>
        <w:t>Psychonomic Bulletin and Review</w:t>
      </w:r>
      <w:r w:rsidRPr="00A74EFB">
        <w:rPr>
          <w:noProof/>
          <w:szCs w:val="24"/>
        </w:rPr>
        <w:t>, 1–25. https://doi.org/10.3758/s13423-017-1380-y</w:t>
      </w:r>
    </w:p>
    <w:p w14:paraId="0541520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ranken, I. H. A., Muris, P., &amp; Rassin, E. (2005). Psychometric properties of the Dutch BIS/BAS scales. </w:t>
      </w:r>
      <w:r w:rsidRPr="00A74EFB">
        <w:rPr>
          <w:i/>
          <w:iCs/>
          <w:noProof/>
          <w:szCs w:val="24"/>
        </w:rPr>
        <w:t>Journal of Psychopathology and Behavioral Assessment</w:t>
      </w:r>
      <w:r w:rsidRPr="00A74EFB">
        <w:rPr>
          <w:noProof/>
          <w:szCs w:val="24"/>
        </w:rPr>
        <w:t xml:space="preserve">, </w:t>
      </w:r>
      <w:r w:rsidRPr="00A74EFB">
        <w:rPr>
          <w:i/>
          <w:iCs/>
          <w:noProof/>
          <w:szCs w:val="24"/>
        </w:rPr>
        <w:t>27</w:t>
      </w:r>
      <w:r w:rsidRPr="00A74EFB">
        <w:rPr>
          <w:noProof/>
          <w:szCs w:val="24"/>
        </w:rPr>
        <w:t>(1), 25–30. https://doi.org/10.1007/s10862-005-3262-2</w:t>
      </w:r>
    </w:p>
    <w:p w14:paraId="35F3FD7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Gelman, A., Goodrich, B., Gabry, J., &amp; Ali, I. (2017). R-squared for Bayesian regression models. </w:t>
      </w:r>
      <w:r w:rsidRPr="00A74EFB">
        <w:rPr>
          <w:i/>
          <w:iCs/>
          <w:noProof/>
          <w:szCs w:val="24"/>
        </w:rPr>
        <w:t>Unpublished via Http://Www. Stat. Columbia. Edu/~ Gelman/Research/Unpublished.</w:t>
      </w:r>
      <w:r w:rsidRPr="00A74EFB">
        <w:rPr>
          <w:noProof/>
          <w:szCs w:val="24"/>
        </w:rPr>
        <w:t xml:space="preserve"> Retrieved from http://www.stat.columbia.edu/~gelman/research/unpublished/bayes_R2.pdf</w:t>
      </w:r>
    </w:p>
    <w:p w14:paraId="6C4F261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6531B0">
        <w:rPr>
          <w:noProof/>
          <w:szCs w:val="24"/>
          <w:lang w:val="nl-BE"/>
        </w:rPr>
        <w:t xml:space="preserve">Gelman, A., &amp; Rubin, D. B. (1992). </w:t>
      </w:r>
      <w:r w:rsidRPr="00A74EFB">
        <w:rPr>
          <w:noProof/>
          <w:szCs w:val="24"/>
        </w:rPr>
        <w:t xml:space="preserve">Inference from Iterative Simulation Using Multiple Sequences. </w:t>
      </w:r>
      <w:r w:rsidRPr="00A74EFB">
        <w:rPr>
          <w:i/>
          <w:iCs/>
          <w:noProof/>
          <w:szCs w:val="24"/>
        </w:rPr>
        <w:t>Statistical Science</w:t>
      </w:r>
      <w:r w:rsidRPr="00A74EFB">
        <w:rPr>
          <w:noProof/>
          <w:szCs w:val="24"/>
        </w:rPr>
        <w:t xml:space="preserve">, </w:t>
      </w:r>
      <w:r w:rsidRPr="00A74EFB">
        <w:rPr>
          <w:i/>
          <w:iCs/>
          <w:noProof/>
          <w:szCs w:val="24"/>
        </w:rPr>
        <w:t>7</w:t>
      </w:r>
      <w:r w:rsidRPr="00A74EFB">
        <w:rPr>
          <w:noProof/>
          <w:szCs w:val="24"/>
        </w:rPr>
        <w:t>(4), 457–472. https://doi.org/10.1214/ss/1177011136</w:t>
      </w:r>
    </w:p>
    <w:p w14:paraId="3375A0E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Kruschke, J. K. (2014). </w:t>
      </w:r>
      <w:r w:rsidRPr="00A74EFB">
        <w:rPr>
          <w:i/>
          <w:iCs/>
          <w:noProof/>
          <w:szCs w:val="24"/>
        </w:rPr>
        <w:t>Doing Bayesian data analysis: A tutorial with R, JAGS, and Stan, second edition</w:t>
      </w:r>
      <w:r w:rsidRPr="00A74EFB">
        <w:rPr>
          <w:noProof/>
          <w:szCs w:val="24"/>
        </w:rPr>
        <w:t xml:space="preserve">. </w:t>
      </w:r>
      <w:r w:rsidRPr="00A74EFB">
        <w:rPr>
          <w:i/>
          <w:iCs/>
          <w:noProof/>
          <w:szCs w:val="24"/>
        </w:rPr>
        <w:t>Doing Bayesian Data Analysis: A Tutorial with R, JAGS, and Stan, Second Edition</w:t>
      </w:r>
      <w:r w:rsidRPr="00A74EFB">
        <w:rPr>
          <w:noProof/>
          <w:szCs w:val="24"/>
        </w:rPr>
        <w:t xml:space="preserve"> (2nd ed.). Elsevier Inc. https://doi.org/10.1016/B978-0-12-405888-0.09999-2</w:t>
      </w:r>
    </w:p>
    <w:p w14:paraId="42AB196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aunsell, J. H. R. (2004). Neuronal representations of cognitive state: Reward or attention? </w:t>
      </w:r>
      <w:r w:rsidRPr="00A74EFB">
        <w:rPr>
          <w:i/>
          <w:iCs/>
          <w:noProof/>
          <w:szCs w:val="24"/>
        </w:rPr>
        <w:t>Trends in Cognitive Sciences</w:t>
      </w:r>
      <w:r w:rsidRPr="00A74EFB">
        <w:rPr>
          <w:noProof/>
          <w:szCs w:val="24"/>
        </w:rPr>
        <w:t xml:space="preserve">, </w:t>
      </w:r>
      <w:r w:rsidRPr="00A74EFB">
        <w:rPr>
          <w:i/>
          <w:iCs/>
          <w:noProof/>
          <w:szCs w:val="24"/>
        </w:rPr>
        <w:t>8</w:t>
      </w:r>
      <w:r w:rsidRPr="00A74EFB">
        <w:rPr>
          <w:noProof/>
          <w:szCs w:val="24"/>
        </w:rPr>
        <w:t>(6), 261–265. https://doi.org/10.1016/j.tics.2004.04.003</w:t>
      </w:r>
    </w:p>
    <w:p w14:paraId="38F99F6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uller, M. M., Andersen, S., Trujillo, N. J., Valdes-Sosa, P., Malinowski, P., &amp; Hillyard, S. A. (2006). Feature-selective attention enhances color signals in early visual areas of the human brain. </w:t>
      </w:r>
      <w:r w:rsidRPr="00A74EFB">
        <w:rPr>
          <w:i/>
          <w:iCs/>
          <w:noProof/>
          <w:szCs w:val="24"/>
        </w:rPr>
        <w:t>Proceedings of the National Academy of Sciences</w:t>
      </w:r>
      <w:r w:rsidRPr="00A74EFB">
        <w:rPr>
          <w:noProof/>
          <w:szCs w:val="24"/>
        </w:rPr>
        <w:t xml:space="preserve">, </w:t>
      </w:r>
      <w:r w:rsidRPr="00A74EFB">
        <w:rPr>
          <w:i/>
          <w:iCs/>
          <w:noProof/>
          <w:szCs w:val="24"/>
        </w:rPr>
        <w:t>103</w:t>
      </w:r>
      <w:r w:rsidRPr="00A74EFB">
        <w:rPr>
          <w:noProof/>
          <w:szCs w:val="24"/>
        </w:rPr>
        <w:t>(38), 14250–14254. https://doi.org/10.1073/pnas.0606668103</w:t>
      </w:r>
    </w:p>
    <w:p w14:paraId="5B65850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Norcia, A. M., Appelbaum, L. G., Ales, J. M., Cottereau, B. R., &amp; Rossion, B. (2015). The steady-state visual evoked potential in vision research : A review. </w:t>
      </w:r>
      <w:r w:rsidRPr="00A74EFB">
        <w:rPr>
          <w:i/>
          <w:iCs/>
          <w:noProof/>
          <w:szCs w:val="24"/>
        </w:rPr>
        <w:t>Journal of Vision</w:t>
      </w:r>
      <w:r w:rsidRPr="00A74EFB">
        <w:rPr>
          <w:noProof/>
          <w:szCs w:val="24"/>
        </w:rPr>
        <w:t xml:space="preserve">, </w:t>
      </w:r>
      <w:r w:rsidRPr="00A74EFB">
        <w:rPr>
          <w:i/>
          <w:iCs/>
          <w:noProof/>
          <w:szCs w:val="24"/>
        </w:rPr>
        <w:t>15</w:t>
      </w:r>
      <w:r w:rsidRPr="00A74EFB">
        <w:rPr>
          <w:noProof/>
          <w:szCs w:val="24"/>
        </w:rPr>
        <w:t xml:space="preserve">(6), </w:t>
      </w:r>
      <w:r w:rsidRPr="00A74EFB">
        <w:rPr>
          <w:noProof/>
          <w:szCs w:val="24"/>
        </w:rPr>
        <w:lastRenderedPageBreak/>
        <w:t>1–46. https://doi.org/10.1167/15.6.4.doi</w:t>
      </w:r>
    </w:p>
    <w:p w14:paraId="60ADC12C"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Roelfsema, P. R., van Ooyen, A., &amp; Watanabe, T. (2010). Perceptual learning rules based on reinforcers and attention. </w:t>
      </w:r>
      <w:r w:rsidRPr="00A74EFB">
        <w:rPr>
          <w:i/>
          <w:iCs/>
          <w:noProof/>
          <w:szCs w:val="24"/>
        </w:rPr>
        <w:t>Trends in Cognitive Sciences</w:t>
      </w:r>
      <w:r w:rsidRPr="00A74EFB">
        <w:rPr>
          <w:noProof/>
          <w:szCs w:val="24"/>
        </w:rPr>
        <w:t xml:space="preserve">, </w:t>
      </w:r>
      <w:r w:rsidRPr="00A74EFB">
        <w:rPr>
          <w:i/>
          <w:iCs/>
          <w:noProof/>
          <w:szCs w:val="24"/>
        </w:rPr>
        <w:t>14</w:t>
      </w:r>
      <w:r w:rsidRPr="00A74EFB">
        <w:rPr>
          <w:noProof/>
          <w:szCs w:val="24"/>
        </w:rPr>
        <w:t>(2), 64–71. https://doi.org/10.1016/j.tics.2009.11.005</w:t>
      </w:r>
    </w:p>
    <w:p w14:paraId="04D8AE7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Van der Does, A. J. W. (2002). </w:t>
      </w:r>
      <w:r w:rsidRPr="006531B0">
        <w:rPr>
          <w:i/>
          <w:iCs/>
          <w:noProof/>
          <w:szCs w:val="24"/>
          <w:lang w:val="nl-BE"/>
        </w:rPr>
        <w:t xml:space="preserve">Handleiding bij de Nederlandse versie van beck depression inventory—second edition (BDI-II-NL). </w:t>
      </w:r>
      <w:r w:rsidRPr="00A74EFB">
        <w:rPr>
          <w:i/>
          <w:iCs/>
          <w:noProof/>
          <w:szCs w:val="24"/>
        </w:rPr>
        <w:t>[The Dutch version of the Beck depression inventory].</w:t>
      </w:r>
      <w:r w:rsidRPr="00A74EFB">
        <w:rPr>
          <w:noProof/>
          <w:szCs w:val="24"/>
        </w:rPr>
        <w:t xml:space="preserve"> Amsterdam: Harcourt.</w:t>
      </w:r>
    </w:p>
    <w:p w14:paraId="07A90FC1" w14:textId="77777777" w:rsidR="00A74EFB" w:rsidRPr="00A74EFB" w:rsidRDefault="00A74EFB" w:rsidP="00A74EFB">
      <w:pPr>
        <w:widowControl w:val="0"/>
        <w:autoSpaceDE w:val="0"/>
        <w:autoSpaceDN w:val="0"/>
        <w:adjustRightInd w:val="0"/>
        <w:spacing w:after="0" w:line="480" w:lineRule="auto"/>
        <w:ind w:left="480" w:hanging="480"/>
        <w:rPr>
          <w:noProof/>
        </w:rPr>
      </w:pPr>
      <w:r w:rsidRPr="00A74EFB">
        <w:rPr>
          <w:noProof/>
          <w:szCs w:val="24"/>
        </w:rPr>
        <w:t xml:space="preserve">Watanabe, S. (2010). Asymptotic Equivalence of Bayes Cross Validation and Widely Applicable Information Criterion in Singular Learning Theory, </w:t>
      </w:r>
      <w:r w:rsidRPr="00A74EFB">
        <w:rPr>
          <w:i/>
          <w:iCs/>
          <w:noProof/>
          <w:szCs w:val="24"/>
        </w:rPr>
        <w:t>11</w:t>
      </w:r>
      <w:r w:rsidRPr="00A74EFB">
        <w:rPr>
          <w:noProof/>
          <w:szCs w:val="24"/>
        </w:rPr>
        <w:t>, 3571–3594. Retrieved from http://arxiv.org/abs/1004.2316</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25"/>
      <w:headerReference w:type="first" r:id="rId26"/>
      <w:footerReference w:type="first" r:id="rId27"/>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tonio Schettino" w:date="2018-07-16T14:00:00Z" w:initials="AS">
    <w:p w14:paraId="37E5F6D9" w14:textId="68C48251" w:rsidR="00755367" w:rsidRDefault="00755367">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1" w:author="Antonio Schettino" w:date="2018-07-16T12:50:00Z" w:initials="AS">
    <w:p w14:paraId="1800D1A6" w14:textId="7EC6771B" w:rsidR="00755367" w:rsidRDefault="00755367">
      <w:pPr>
        <w:pStyle w:val="CommentText"/>
      </w:pPr>
      <w:r>
        <w:rPr>
          <w:rStyle w:val="CommentReference"/>
        </w:rPr>
        <w:annotationRef/>
      </w:r>
      <w:r>
        <w:t>Do I remember correctly? Or perhaps it was only low-pass at 100 Hz?</w:t>
      </w:r>
    </w:p>
  </w:comment>
  <w:comment w:id="2" w:author="Antonio Schettino" w:date="2018-07-16T11:46:00Z" w:initials="AS">
    <w:p w14:paraId="63F074A8" w14:textId="758297B6" w:rsidR="00755367" w:rsidRDefault="00755367">
      <w:pPr>
        <w:pStyle w:val="CommentText"/>
      </w:pPr>
      <w:r>
        <w:rPr>
          <w:rStyle w:val="CommentReference"/>
        </w:rPr>
        <w:annotationRef/>
      </w:r>
      <w:r>
        <w:t>REFERENCE:</w:t>
      </w:r>
    </w:p>
    <w:p w14:paraId="2E032A3D" w14:textId="3134407B" w:rsidR="00755367" w:rsidRDefault="00755367">
      <w:pPr>
        <w:pStyle w:val="CommentText"/>
      </w:pPr>
    </w:p>
    <w:p w14:paraId="3C9A7471" w14:textId="0B4E9D43" w:rsidR="00755367" w:rsidRDefault="00755367"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3" w:author="Antonio Schettino" w:date="2018-07-16T11:51:00Z" w:initials="AS">
    <w:p w14:paraId="45CB1C85" w14:textId="6C9AFE48" w:rsidR="00755367" w:rsidRDefault="00755367">
      <w:pPr>
        <w:pStyle w:val="CommentText"/>
      </w:pPr>
      <w:r>
        <w:rPr>
          <w:rStyle w:val="CommentReference"/>
        </w:rPr>
        <w:annotationRef/>
      </w:r>
      <w:r>
        <w:t>REFERENCE:</w:t>
      </w:r>
    </w:p>
    <w:p w14:paraId="2C3C2257" w14:textId="18D78B1F" w:rsidR="00755367" w:rsidRDefault="00755367">
      <w:pPr>
        <w:pStyle w:val="CommentText"/>
      </w:pPr>
    </w:p>
    <w:p w14:paraId="2000EFDE" w14:textId="25015EAF" w:rsidR="00755367" w:rsidRDefault="00755367">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4" w:author="Antonio Schettino" w:date="2018-07-16T11:52:00Z" w:initials="AS">
    <w:p w14:paraId="4EF046F5" w14:textId="77777777" w:rsidR="00755367" w:rsidRDefault="00755367" w:rsidP="00D8304B">
      <w:pPr>
        <w:pStyle w:val="CommentText"/>
      </w:pPr>
      <w:r>
        <w:rPr>
          <w:rStyle w:val="CommentReference"/>
        </w:rPr>
        <w:annotationRef/>
      </w:r>
      <w:r>
        <w:t>REFERENCE:</w:t>
      </w:r>
    </w:p>
    <w:p w14:paraId="72DF10D3" w14:textId="77777777" w:rsidR="00755367" w:rsidRDefault="00755367" w:rsidP="00D8304B">
      <w:pPr>
        <w:pStyle w:val="CommentText"/>
      </w:pPr>
    </w:p>
    <w:p w14:paraId="7295571A" w14:textId="77777777" w:rsidR="00755367" w:rsidRDefault="00755367"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5" w:author="Antonio Schettino" w:date="2018-07-16T12:07:00Z" w:initials="AS">
    <w:p w14:paraId="35AF49BD" w14:textId="77777777" w:rsidR="00755367" w:rsidRDefault="00755367" w:rsidP="001140A2">
      <w:pPr>
        <w:pStyle w:val="CommentText"/>
      </w:pPr>
      <w:r>
        <w:rPr>
          <w:rStyle w:val="CommentReference"/>
        </w:rPr>
        <w:annotationRef/>
      </w:r>
      <w:r>
        <w:t>REFERENCE:</w:t>
      </w:r>
    </w:p>
    <w:p w14:paraId="20ACA943" w14:textId="77777777" w:rsidR="00755367" w:rsidRDefault="00755367" w:rsidP="001140A2">
      <w:pPr>
        <w:pStyle w:val="CommentText"/>
      </w:pPr>
    </w:p>
    <w:p w14:paraId="1AE6290A" w14:textId="77777777" w:rsidR="00755367" w:rsidRDefault="00755367"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6" w:author="Antonio Schettino" w:date="2018-07-16T12:01:00Z" w:initials="AS">
    <w:p w14:paraId="709FB49C" w14:textId="77777777" w:rsidR="00755367" w:rsidRDefault="00755367" w:rsidP="00D8304B">
      <w:pPr>
        <w:pStyle w:val="CommentText"/>
      </w:pPr>
      <w:r>
        <w:rPr>
          <w:rStyle w:val="CommentReference"/>
        </w:rPr>
        <w:annotationRef/>
      </w:r>
      <w:r>
        <w:t>REFERENCE:</w:t>
      </w:r>
    </w:p>
    <w:p w14:paraId="39E0C733" w14:textId="77777777" w:rsidR="00755367" w:rsidRDefault="00755367" w:rsidP="00D8304B">
      <w:pPr>
        <w:pStyle w:val="CommentText"/>
      </w:pPr>
    </w:p>
    <w:p w14:paraId="7F46B32F" w14:textId="77777777" w:rsidR="00755367" w:rsidRDefault="00755367"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7" w:author="Antonio Schettino" w:date="2018-07-16T12:31:00Z" w:initials="AS">
    <w:p w14:paraId="3ABA645C" w14:textId="65E5CCC9" w:rsidR="00755367" w:rsidRDefault="00755367">
      <w:pPr>
        <w:pStyle w:val="CommentText"/>
      </w:pPr>
      <w:r>
        <w:rPr>
          <w:rStyle w:val="CommentReference"/>
        </w:rPr>
        <w:annotationRef/>
      </w:r>
      <w:r>
        <w:t>Update with link to pre-processing script</w:t>
      </w:r>
    </w:p>
  </w:comment>
  <w:comment w:id="8" w:author="Antonio Schettino" w:date="2018-07-16T14:10:00Z" w:initials="AS">
    <w:p w14:paraId="74CFE663" w14:textId="739EDF26" w:rsidR="00755367" w:rsidRDefault="00755367">
      <w:pPr>
        <w:pStyle w:val="CommentText"/>
      </w:pPr>
      <w:r>
        <w:rPr>
          <w:rStyle w:val="CommentReference"/>
        </w:rPr>
        <w:annotationRef/>
      </w:r>
      <w:r>
        <w:t>We should find better names for these labels…</w:t>
      </w:r>
    </w:p>
  </w:comment>
  <w:comment w:id="9" w:author="Ivan Grahek" w:date="2018-08-10T19:47:00Z" w:initials="IG">
    <w:p w14:paraId="171E3DC0" w14:textId="0B384FB2" w:rsidR="00755367" w:rsidRDefault="00755367">
      <w:pPr>
        <w:pStyle w:val="CommentText"/>
      </w:pPr>
      <w:r>
        <w:rPr>
          <w:rStyle w:val="CommentReference"/>
        </w:rPr>
        <w:annotationRef/>
      </w:r>
      <w:r>
        <w:t xml:space="preserve">Add a sentence on how the two frequencies were normalized. </w:t>
      </w:r>
    </w:p>
  </w:comment>
  <w:comment w:id="10" w:author="Antonio Schettino" w:date="2018-07-16T11:01:00Z" w:initials="AS">
    <w:p w14:paraId="08E7C77C" w14:textId="4853AEDE" w:rsidR="00755367" w:rsidRDefault="00755367">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755367" w:rsidRDefault="00755367">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1" w:author="Antonio Schettino" w:date="2018-07-16T11:04:00Z" w:initials="AS">
    <w:p w14:paraId="12338931" w14:textId="26B8EC0F" w:rsidR="00755367" w:rsidRDefault="00755367">
      <w:pPr>
        <w:pStyle w:val="CommentText"/>
      </w:pPr>
      <w:r>
        <w:rPr>
          <w:rStyle w:val="CommentReference"/>
        </w:rPr>
        <w:annotationRef/>
      </w:r>
      <w:r>
        <w:t>how to rename the conditions? This is incomprehensible…</w:t>
      </w:r>
    </w:p>
  </w:comment>
  <w:comment w:id="12" w:author="Ivan Grahek" w:date="2018-08-20T18:04:00Z" w:initials="IG">
    <w:p w14:paraId="41984045" w14:textId="098CB7CF" w:rsidR="001A1241" w:rsidRDefault="001A1241">
      <w:pPr>
        <w:pStyle w:val="CommentText"/>
      </w:pPr>
      <w:r>
        <w:rPr>
          <w:rStyle w:val="CommentReference"/>
        </w:rPr>
        <w:annotationRef/>
      </w:r>
      <w:r>
        <w:t>Include that these were calculated using the BEST package in R and the reference</w:t>
      </w:r>
    </w:p>
  </w:comment>
  <w:comment w:id="13" w:author="Ivan Grahek" w:date="2018-08-10T20:57:00Z" w:initials="IG">
    <w:p w14:paraId="19DE6DA3" w14:textId="4436DC99" w:rsidR="00755367" w:rsidRDefault="00755367">
      <w:pPr>
        <w:pStyle w:val="CommentText"/>
      </w:pPr>
      <w:r>
        <w:rPr>
          <w:rStyle w:val="CommentReference"/>
        </w:rPr>
        <w:annotationRef/>
      </w:r>
      <w:r>
        <w:t>This plot should always look exactly like the posterior plot</w:t>
      </w:r>
    </w:p>
  </w:comment>
  <w:comment w:id="15" w:author="Ivan Grahek" w:date="2018-08-10T20:33:00Z" w:initials="IG">
    <w:p w14:paraId="3B81D22F" w14:textId="3E88F1B8" w:rsidR="00755367" w:rsidRDefault="00755367">
      <w:pPr>
        <w:pStyle w:val="CommentText"/>
      </w:pPr>
      <w:r>
        <w:rPr>
          <w:rStyle w:val="CommentReference"/>
        </w:rPr>
        <w:annotationRef/>
      </w:r>
      <w:r>
        <w:t xml:space="preserve">Pirate plot only with the distribution and maybe the credible intervals </w:t>
      </w:r>
    </w:p>
  </w:comment>
  <w:comment w:id="16" w:author="Ivan Grahek" w:date="2018-08-21T19:25:00Z" w:initials="IG">
    <w:p w14:paraId="62C71DD7" w14:textId="03789BE3" w:rsidR="005B2FAA" w:rsidRDefault="005B2FAA">
      <w:pPr>
        <w:pStyle w:val="CommentText"/>
      </w:pPr>
      <w:r>
        <w:rPr>
          <w:rStyle w:val="CommentReference"/>
        </w:rPr>
        <w:annotationRef/>
      </w:r>
      <w:r>
        <w:t xml:space="preserve">Make this a footnote and put this analysis in the appendix. </w:t>
      </w:r>
    </w:p>
  </w:comment>
  <w:comment w:id="17" w:author="Ivan Grahek" w:date="2018-08-17T12:04:00Z" w:initials="IG">
    <w:p w14:paraId="3BD3C21A" w14:textId="36BE5673" w:rsidR="00755367" w:rsidRDefault="00755367">
      <w:pPr>
        <w:pStyle w:val="CommentText"/>
      </w:pPr>
      <w:r>
        <w:rPr>
          <w:rStyle w:val="CommentReference"/>
        </w:rPr>
        <w:annotationRef/>
      </w:r>
      <w:r>
        <w:t>Make this figure and think about adding stats here</w:t>
      </w:r>
    </w:p>
  </w:comment>
  <w:comment w:id="18" w:author="Antonio Schettino" w:date="2018-07-16T11:21:00Z" w:initials="AS">
    <w:p w14:paraId="637E6C43" w14:textId="77777777" w:rsidR="00755367" w:rsidRDefault="00755367" w:rsidP="004D7EBB">
      <w:pPr>
        <w:pStyle w:val="CommentText"/>
      </w:pPr>
      <w:r>
        <w:rPr>
          <w:rStyle w:val="CommentReference"/>
        </w:rPr>
        <w:annotationRef/>
      </w:r>
      <w:r>
        <w:t>REFERENCE:</w:t>
      </w:r>
    </w:p>
    <w:p w14:paraId="040C359D" w14:textId="77777777" w:rsidR="00755367" w:rsidRDefault="00755367" w:rsidP="004D7EBB">
      <w:pPr>
        <w:pStyle w:val="CommentText"/>
      </w:pPr>
    </w:p>
    <w:p w14:paraId="63717165" w14:textId="77777777" w:rsidR="00755367" w:rsidRDefault="00755367" w:rsidP="004D7EBB">
      <w:pPr>
        <w:pStyle w:val="CommentText"/>
      </w:pPr>
      <w:r w:rsidRPr="009D644F">
        <w:t>R Core Team. R: A Language and Environment for Statistical Computing. (R Foundation for Statistical Computing, 2017).</w:t>
      </w:r>
    </w:p>
  </w:comment>
  <w:comment w:id="19" w:author="Antonio Schettino" w:date="2018-07-16T11:21:00Z" w:initials="AS">
    <w:p w14:paraId="121813B9" w14:textId="77777777" w:rsidR="00755367" w:rsidRDefault="00755367" w:rsidP="004D7EBB">
      <w:pPr>
        <w:pStyle w:val="CommentText"/>
      </w:pPr>
      <w:r>
        <w:rPr>
          <w:rStyle w:val="CommentReference"/>
        </w:rPr>
        <w:annotationRef/>
      </w:r>
      <w:r>
        <w:t>REFERENCE:</w:t>
      </w:r>
    </w:p>
    <w:p w14:paraId="40B9667D" w14:textId="77777777" w:rsidR="00755367" w:rsidRDefault="00755367" w:rsidP="004D7EBB">
      <w:pPr>
        <w:pStyle w:val="CommentText"/>
      </w:pPr>
    </w:p>
    <w:p w14:paraId="239DB1CA" w14:textId="77777777" w:rsidR="00755367" w:rsidRDefault="00755367" w:rsidP="004D7EBB">
      <w:pPr>
        <w:pStyle w:val="CommentText"/>
      </w:pPr>
      <w:r w:rsidRPr="009D644F">
        <w:t>RStudio Team. RStudio: Integrated Development for R. (RStudio, Inc., 2015).</w:t>
      </w:r>
    </w:p>
  </w:comment>
  <w:comment w:id="20" w:author="Antonio Schettino" w:date="2018-07-16T11:22:00Z" w:initials="AS">
    <w:p w14:paraId="73BA46D4" w14:textId="77777777" w:rsidR="00755367" w:rsidRDefault="00755367" w:rsidP="004D7EBB">
      <w:pPr>
        <w:pStyle w:val="CommentText"/>
      </w:pPr>
      <w:r>
        <w:rPr>
          <w:rStyle w:val="CommentReference"/>
        </w:rPr>
        <w:annotationRef/>
      </w:r>
      <w:r>
        <w:t>REFERENCE:</w:t>
      </w:r>
    </w:p>
    <w:p w14:paraId="4C3C38E9" w14:textId="77777777" w:rsidR="00755367" w:rsidRDefault="00755367" w:rsidP="004D7EBB">
      <w:pPr>
        <w:pStyle w:val="CommentText"/>
      </w:pPr>
    </w:p>
    <w:p w14:paraId="3D603343" w14:textId="77777777" w:rsidR="00755367" w:rsidRDefault="00755367" w:rsidP="004D7EBB">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1" w:author="Antonio Schettino" w:date="2018-07-16T11:22:00Z" w:initials="AS">
    <w:p w14:paraId="2E9B6B68" w14:textId="77777777" w:rsidR="00755367" w:rsidRDefault="00755367" w:rsidP="004D7EBB">
      <w:pPr>
        <w:pStyle w:val="CommentText"/>
      </w:pPr>
      <w:r>
        <w:rPr>
          <w:rStyle w:val="CommentReference"/>
        </w:rPr>
        <w:annotationRef/>
      </w:r>
      <w:r>
        <w:t>REFERENCE:</w:t>
      </w:r>
    </w:p>
    <w:p w14:paraId="1B7434FF" w14:textId="77777777" w:rsidR="00755367" w:rsidRDefault="00755367" w:rsidP="004D7EBB">
      <w:pPr>
        <w:pStyle w:val="CommentText"/>
      </w:pPr>
    </w:p>
    <w:p w14:paraId="5421E7A9" w14:textId="77777777" w:rsidR="00755367" w:rsidRDefault="00755367" w:rsidP="004D7EBB">
      <w:pPr>
        <w:pStyle w:val="CommentText"/>
      </w:pPr>
      <w:r w:rsidRPr="009D644F">
        <w:t xml:space="preserve">Hope, R. M. </w:t>
      </w:r>
      <w:proofErr w:type="spellStart"/>
      <w:r w:rsidRPr="009D644F">
        <w:t>Rmisc</w:t>
      </w:r>
      <w:proofErr w:type="spellEnd"/>
      <w:r w:rsidRPr="009D644F">
        <w:t>: Ryan Miscellaneous. (2013).</w:t>
      </w:r>
    </w:p>
  </w:comment>
  <w:comment w:id="22" w:author="Antonio Schettino" w:date="2018-07-16T11:34:00Z" w:initials="AS">
    <w:p w14:paraId="33C1341C" w14:textId="77777777" w:rsidR="00755367" w:rsidRDefault="00755367" w:rsidP="004D7EBB">
      <w:pPr>
        <w:pStyle w:val="CommentText"/>
      </w:pPr>
      <w:r>
        <w:rPr>
          <w:rStyle w:val="CommentReference"/>
        </w:rPr>
        <w:annotationRef/>
      </w:r>
      <w:r>
        <w:t>REFERENCE:</w:t>
      </w:r>
    </w:p>
    <w:p w14:paraId="15F8D75D" w14:textId="77777777" w:rsidR="00755367" w:rsidRDefault="00755367" w:rsidP="004D7EBB">
      <w:pPr>
        <w:pStyle w:val="CommentText"/>
      </w:pPr>
    </w:p>
    <w:p w14:paraId="066ABF50" w14:textId="77777777" w:rsidR="00755367" w:rsidRDefault="00755367" w:rsidP="004D7EBB">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3" w:author="Antonio Schettino" w:date="2018-07-16T11:34:00Z" w:initials="AS">
    <w:p w14:paraId="483A2033" w14:textId="77777777" w:rsidR="00755367" w:rsidRDefault="00755367" w:rsidP="004D7EBB">
      <w:pPr>
        <w:pStyle w:val="CommentText"/>
      </w:pPr>
      <w:r>
        <w:rPr>
          <w:rStyle w:val="CommentReference"/>
        </w:rPr>
        <w:annotationRef/>
      </w:r>
      <w:r>
        <w:t xml:space="preserve">REFERENCE: </w:t>
      </w:r>
    </w:p>
    <w:p w14:paraId="78F230F2" w14:textId="77777777" w:rsidR="00755367" w:rsidRDefault="00755367" w:rsidP="004D7EBB">
      <w:pPr>
        <w:pStyle w:val="CommentText"/>
      </w:pPr>
    </w:p>
    <w:p w14:paraId="7E4CADBE" w14:textId="77777777" w:rsidR="00755367" w:rsidRDefault="00755367" w:rsidP="004D7EBB">
      <w:pPr>
        <w:pStyle w:val="CommentText"/>
      </w:pPr>
      <w:proofErr w:type="spellStart"/>
      <w:r w:rsidRPr="00345703">
        <w:t>Garnier</w:t>
      </w:r>
      <w:proofErr w:type="spellEnd"/>
      <w:r w:rsidRPr="00345703">
        <w:t xml:space="preserve">,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4" w:author="Antonio Schettino" w:date="2018-07-16T11:35:00Z" w:initials="AS">
    <w:p w14:paraId="5EB25FB6" w14:textId="77777777" w:rsidR="00755367" w:rsidRDefault="00755367" w:rsidP="004D7EBB">
      <w:pPr>
        <w:pStyle w:val="CommentText"/>
      </w:pPr>
      <w:r>
        <w:rPr>
          <w:rStyle w:val="CommentReference"/>
        </w:rPr>
        <w:annotationRef/>
      </w:r>
      <w:r>
        <w:t>REFERENCE:</w:t>
      </w:r>
    </w:p>
    <w:p w14:paraId="7C0EB589" w14:textId="77777777" w:rsidR="00755367" w:rsidRDefault="00755367" w:rsidP="004D7EBB">
      <w:pPr>
        <w:pStyle w:val="CommentText"/>
      </w:pPr>
    </w:p>
    <w:p w14:paraId="5B57429A" w14:textId="77777777" w:rsidR="00755367" w:rsidRDefault="00755367" w:rsidP="004D7EBB">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5" w:author="Antonio Schettino" w:date="2018-07-16T11:35:00Z" w:initials="AS">
    <w:p w14:paraId="3DA2F546" w14:textId="77777777" w:rsidR="00755367" w:rsidRDefault="00755367" w:rsidP="004D7EBB">
      <w:pPr>
        <w:pStyle w:val="CommentText"/>
      </w:pPr>
      <w:r>
        <w:rPr>
          <w:rStyle w:val="CommentReference"/>
        </w:rPr>
        <w:annotationRef/>
      </w:r>
      <w:r>
        <w:t xml:space="preserve">REFERENCE: </w:t>
      </w:r>
    </w:p>
    <w:p w14:paraId="2FA8446A" w14:textId="77777777" w:rsidR="00755367" w:rsidRDefault="00755367" w:rsidP="004D7EBB">
      <w:pPr>
        <w:pStyle w:val="CommentText"/>
      </w:pPr>
    </w:p>
    <w:p w14:paraId="65556302" w14:textId="77777777" w:rsidR="00755367" w:rsidRDefault="00755367" w:rsidP="004D7EBB">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6" w:author="Antonio Schettino" w:date="2018-07-16T11:35:00Z" w:initials="AS">
    <w:p w14:paraId="17C42F07" w14:textId="77777777" w:rsidR="00755367" w:rsidRDefault="00755367" w:rsidP="004D7EBB">
      <w:pPr>
        <w:pStyle w:val="CommentText"/>
      </w:pPr>
      <w:r>
        <w:rPr>
          <w:rStyle w:val="CommentReference"/>
        </w:rPr>
        <w:annotationRef/>
      </w:r>
      <w:r>
        <w:t>REFERENCE:</w:t>
      </w:r>
    </w:p>
    <w:p w14:paraId="5C4CD737" w14:textId="77777777" w:rsidR="00755367" w:rsidRDefault="00755367" w:rsidP="004D7EBB">
      <w:pPr>
        <w:pStyle w:val="CommentText"/>
      </w:pPr>
    </w:p>
    <w:p w14:paraId="0AE93140" w14:textId="77777777" w:rsidR="00755367" w:rsidRDefault="00755367" w:rsidP="004D7EBB">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7" w:author="Antonio Schettino" w:date="2018-07-16T10:06:00Z" w:initials="AS">
    <w:p w14:paraId="7E1EB229" w14:textId="678999DE" w:rsidR="00755367" w:rsidRDefault="00755367">
      <w:pPr>
        <w:pStyle w:val="CommentText"/>
      </w:pPr>
      <w:r>
        <w:rPr>
          <w:rStyle w:val="CommentReference"/>
        </w:rPr>
        <w:annotationRef/>
      </w:r>
      <w:r>
        <w:t>Anybody else we want to thank? Perhaps Ladislas and Paul for nice discussions related to the statistical analyses?</w:t>
      </w:r>
    </w:p>
  </w:comment>
  <w:comment w:id="28" w:author="Antonio Schettino" w:date="2018-07-16T10:12:00Z" w:initials="AS">
    <w:p w14:paraId="6F7A8B09" w14:textId="0005670B" w:rsidR="00755367" w:rsidRDefault="00755367">
      <w:pPr>
        <w:pStyle w:val="CommentText"/>
      </w:pPr>
      <w:r>
        <w:rPr>
          <w:rStyle w:val="CommentReference"/>
        </w:rPr>
        <w:annotationRef/>
      </w:r>
      <w:r>
        <w:t>We should as Soren if he agrees to posting his scripts online</w:t>
      </w:r>
    </w:p>
  </w:comment>
  <w:comment w:id="29" w:author="Antonio Schettino" w:date="2018-07-16T10:13:00Z" w:initials="AS">
    <w:p w14:paraId="6E733660" w14:textId="77777777" w:rsidR="00755367" w:rsidRDefault="00755367">
      <w:pPr>
        <w:pStyle w:val="CommentText"/>
      </w:pPr>
      <w:r>
        <w:rPr>
          <w:rStyle w:val="CommentReference"/>
        </w:rPr>
        <w:annotationRef/>
      </w:r>
      <w:r>
        <w:t>Update OSF project. We may use this as template:</w:t>
      </w:r>
    </w:p>
    <w:p w14:paraId="4F5DBB35" w14:textId="77777777" w:rsidR="00755367" w:rsidRDefault="00755367">
      <w:pPr>
        <w:pStyle w:val="CommentText"/>
      </w:pPr>
    </w:p>
    <w:p w14:paraId="6C68DD4B" w14:textId="01E91446" w:rsidR="00755367" w:rsidRDefault="00755367">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71E3DC0" w15:done="0"/>
  <w15:commentEx w15:paraId="180818F3" w15:done="0"/>
  <w15:commentEx w15:paraId="12338931" w15:done="0"/>
  <w15:commentEx w15:paraId="41984045" w15:done="0"/>
  <w15:commentEx w15:paraId="19DE6DA3" w15:done="0"/>
  <w15:commentEx w15:paraId="3B81D22F" w15:done="0"/>
  <w15:commentEx w15:paraId="62C71DD7" w15:done="0"/>
  <w15:commentEx w15:paraId="3BD3C21A" w15:done="0"/>
  <w15:commentEx w15:paraId="63717165" w15:done="0"/>
  <w15:commentEx w15:paraId="239DB1CA" w15:done="0"/>
  <w15:commentEx w15:paraId="3D603343" w15:done="0"/>
  <w15:commentEx w15:paraId="5421E7A9" w15:done="0"/>
  <w15:commentEx w15:paraId="066ABF50" w15:done="0"/>
  <w15:commentEx w15:paraId="7E4CADBE" w15:done="0"/>
  <w15:commentEx w15:paraId="5B57429A" w15:done="0"/>
  <w15:commentEx w15:paraId="65556302" w15:done="0"/>
  <w15:commentEx w15:paraId="0AE93140"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2E75B5" w14:textId="77777777" w:rsidR="0068121A" w:rsidRDefault="0068121A" w:rsidP="00AD5698">
      <w:pPr>
        <w:spacing w:after="0" w:line="240" w:lineRule="auto"/>
      </w:pPr>
      <w:r>
        <w:separator/>
      </w:r>
    </w:p>
  </w:endnote>
  <w:endnote w:type="continuationSeparator" w:id="0">
    <w:p w14:paraId="4C42CAE4" w14:textId="77777777" w:rsidR="0068121A" w:rsidRDefault="0068121A"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755367" w:rsidRDefault="00755367"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755367" w:rsidRDefault="00755367"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79643B" w14:textId="77777777" w:rsidR="0068121A" w:rsidRDefault="0068121A" w:rsidP="00AD5698">
      <w:pPr>
        <w:spacing w:after="0" w:line="240" w:lineRule="auto"/>
      </w:pPr>
      <w:r>
        <w:separator/>
      </w:r>
    </w:p>
  </w:footnote>
  <w:footnote w:type="continuationSeparator" w:id="0">
    <w:p w14:paraId="19B5FEE2" w14:textId="77777777" w:rsidR="0068121A" w:rsidRDefault="0068121A"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30B9FFA" w:rsidR="00755367" w:rsidRDefault="00755367">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5B2FAA">
          <w:rPr>
            <w:noProof/>
            <w:szCs w:val="24"/>
          </w:rPr>
          <w:t>29</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755367" w:rsidRDefault="00755367"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D94"/>
    <w:rsid w:val="00052EB0"/>
    <w:rsid w:val="00054E36"/>
    <w:rsid w:val="00055856"/>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109"/>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4142"/>
    <w:rsid w:val="001A4421"/>
    <w:rsid w:val="001A456C"/>
    <w:rsid w:val="001A6403"/>
    <w:rsid w:val="001A7BD2"/>
    <w:rsid w:val="001B0F55"/>
    <w:rsid w:val="001B1AD1"/>
    <w:rsid w:val="001B2CE1"/>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3FBF"/>
    <w:rsid w:val="00324514"/>
    <w:rsid w:val="00324B25"/>
    <w:rsid w:val="00325A62"/>
    <w:rsid w:val="003262D2"/>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4549"/>
    <w:rsid w:val="00344BD7"/>
    <w:rsid w:val="00345703"/>
    <w:rsid w:val="003460DC"/>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33DC"/>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33F4"/>
    <w:rsid w:val="004644D0"/>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4BF2"/>
    <w:rsid w:val="00545C94"/>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2E0F"/>
    <w:rsid w:val="00573906"/>
    <w:rsid w:val="0057431C"/>
    <w:rsid w:val="005751CB"/>
    <w:rsid w:val="00575829"/>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D9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5A25"/>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227"/>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E74"/>
    <w:rsid w:val="00B83EC6"/>
    <w:rsid w:val="00B856AD"/>
    <w:rsid w:val="00B85F94"/>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459"/>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5D"/>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osf.io/9dcsm/?view_only=2450bc9b71c8447ca5c81a7a0c89be73"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E224F6-0560-4747-8800-763D66BD3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6</TotalTime>
  <Pages>31</Pages>
  <Words>13254</Words>
  <Characters>75552</Characters>
  <Application>Microsoft Office Word</Application>
  <DocSecurity>0</DocSecurity>
  <Lines>629</Lines>
  <Paragraphs>1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8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58</cp:revision>
  <cp:lastPrinted>2017-06-14T15:36:00Z</cp:lastPrinted>
  <dcterms:created xsi:type="dcterms:W3CDTF">2018-03-19T10:13:00Z</dcterms:created>
  <dcterms:modified xsi:type="dcterms:W3CDTF">2018-08-2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